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mobile g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04BE3" w:rsidRPr="00CD42D6">
        <w:rPr>
          <w:noProof/>
        </w:rPr>
        <w:t>1</w:t>
      </w:r>
      <w:r w:rsidR="00A80FA2">
        <w:rPr>
          <w:noProof/>
        </w:rPr>
        <w:t xml:space="preserve">8 </w:t>
      </w:r>
      <w:r w:rsidR="00DB3D3A" w:rsidRPr="00CD42D6">
        <w:t>2016</w:t>
      </w:r>
    </w:p>
    <w:p w:rsidR="005F11C2" w:rsidRPr="00482E83" w:rsidRDefault="005F11C2" w:rsidP="005F11C2">
      <w:pPr>
        <w:spacing w:after="0" w:line="360" w:lineRule="auto"/>
        <w:jc w:val="center"/>
        <w:rPr>
          <w:rFonts w:asciiTheme="majorHAnsi" w:hAnsiTheme="majorHAnsi" w:cstheme="majorHAnsi"/>
          <w:sz w:val="28"/>
        </w:rPr>
      </w:pPr>
      <w:r w:rsidRPr="00482E83">
        <w:rPr>
          <w:rFonts w:asciiTheme="majorHAnsi" w:hAnsiTheme="majorHAnsi" w:cstheme="majorHAnsi"/>
          <w:sz w:val="28"/>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C35773">
      <w:pPr>
        <w:pStyle w:val="Heading1"/>
        <w:numPr>
          <w:ilvl w:val="0"/>
          <w:numId w:val="26"/>
        </w:numPr>
        <w:spacing w:after="120"/>
        <w:ind w:left="270" w:hanging="270"/>
        <w:jc w:val="both"/>
        <w:rPr>
          <w:b/>
          <w:color w:val="auto"/>
        </w:rPr>
      </w:pPr>
      <w:r w:rsidRPr="00CD42D6">
        <w:rPr>
          <w:b/>
          <w:noProof/>
          <w:color w:val="auto"/>
        </w:rPr>
        <w:t>Introduction</w:t>
      </w:r>
    </w:p>
    <w:p w:rsidR="00DB3D3A" w:rsidRPr="0019645B" w:rsidRDefault="00DB3D3A" w:rsidP="0019645B">
      <w:pPr>
        <w:pStyle w:val="Heading2"/>
        <w:numPr>
          <w:ilvl w:val="0"/>
          <w:numId w:val="27"/>
        </w:numPr>
        <w:spacing w:after="120"/>
        <w:jc w:val="both"/>
        <w:rPr>
          <w:b/>
          <w:noProof/>
          <w:color w:val="auto"/>
        </w:rPr>
      </w:pPr>
      <w:r w:rsidRPr="0019645B">
        <w:rPr>
          <w:b/>
          <w:noProof/>
          <w:color w:val="auto"/>
        </w:rPr>
        <w:t>Background</w:t>
      </w:r>
    </w:p>
    <w:p w:rsidR="008D5567" w:rsidRPr="00CD42D6" w:rsidRDefault="008D5567" w:rsidP="00E60BBA">
      <w:pPr>
        <w:spacing w:after="120"/>
        <w:jc w:val="both"/>
      </w:pPr>
      <w:bookmarkStart w:id="2" w:name="OLE_LINK32"/>
      <w:bookmarkStart w:id="3" w:name="OLE_LINK33"/>
      <w:bookmarkStart w:id="4"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2"/>
      <w:bookmarkEnd w:id="3"/>
      <w:bookmarkEnd w:id="4"/>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real and virtual imagery, (2) is </w:t>
      </w:r>
      <w:r w:rsidR="00552B9F" w:rsidRPr="00CD42D6">
        <w:rPr>
          <w:noProof/>
        </w:rPr>
        <w:t>interactive</w:t>
      </w:r>
      <w:r w:rsidR="00552B9F" w:rsidRPr="00CD42D6">
        <w:t xml:space="preserve"> in real time, and (3) registers the virtual imagery with the real world. As such there are many possible domains that could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5" w:name="OLE_LINK35"/>
      <w:bookmarkStart w:id="6" w:name="OLE_LINK36"/>
      <w:bookmarkStart w:id="7" w:name="OLE_LINK37"/>
      <w:bookmarkStart w:id="8"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5"/>
      <w:bookmarkEnd w:id="6"/>
      <w:r w:rsidR="00F97CDA" w:rsidRPr="00CD42D6">
        <w:t>One example is Pokémon GO, which has been a huge phenomenon with gamers all over the world reliving their childhood through the AR game</w:t>
      </w:r>
      <w:bookmarkEnd w:id="7"/>
      <w:bookmarkEnd w:id="8"/>
      <w:r w:rsidR="00392274" w:rsidRPr="00CD42D6">
        <w:t xml:space="preserve"> [6]</w:t>
      </w:r>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9" w:name="OLE_LINK41"/>
      <w:bookmarkStart w:id="10"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enhance face-to-face collaboration. </w:t>
      </w:r>
      <w:r w:rsidR="00515FE9" w:rsidRPr="00CD42D6">
        <w:rPr>
          <w:noProof/>
        </w:rPr>
        <w:t>This is</w:t>
      </w:r>
      <w:r w:rsidR="00515FE9" w:rsidRPr="00CD42D6">
        <w:t xml:space="preserve"> </w:t>
      </w:r>
      <w:r w:rsidR="00C54B84" w:rsidRPr="00CD42D6">
        <w:t>the</w:t>
      </w:r>
      <w:r w:rsidR="00515FE9" w:rsidRPr="00CD42D6">
        <w:t xml:space="preserve"> </w:t>
      </w:r>
      <w:bookmarkStart w:id="11" w:name="OLE_LINK43"/>
      <w:bookmarkStart w:id="12" w:name="OLE_LINK44"/>
      <w:r w:rsidR="00515FE9" w:rsidRPr="00CD42D6">
        <w:t xml:space="preserve">technology </w:t>
      </w:r>
      <w:bookmarkEnd w:id="11"/>
      <w:bookmarkEnd w:id="12"/>
      <w:r w:rsidR="00515FE9" w:rsidRPr="00CD42D6">
        <w:t xml:space="preserve">that current </w:t>
      </w:r>
      <w:bookmarkStart w:id="13" w:name="OLE_LINK39"/>
      <w:bookmarkStart w:id="14" w:name="OLE_LINK40"/>
      <w:r w:rsidR="00515FE9" w:rsidRPr="00CD42D6">
        <w:t xml:space="preserve">mobile game could apply </w:t>
      </w:r>
      <w:r w:rsidR="00C54B84" w:rsidRPr="00CD42D6">
        <w:t>to improve the AR game development furtherly.</w:t>
      </w:r>
      <w:r w:rsidR="00515FE9" w:rsidRPr="00CD42D6">
        <w:t xml:space="preserve"> </w:t>
      </w:r>
    </w:p>
    <w:bookmarkEnd w:id="9"/>
    <w:bookmarkEnd w:id="10"/>
    <w:bookmarkEnd w:id="13"/>
    <w:bookmarkEnd w:id="14"/>
    <w:p w:rsidR="008D30C6" w:rsidRPr="00CD42D6" w:rsidRDefault="008D30C6" w:rsidP="00E60BBA">
      <w:pPr>
        <w:spacing w:after="120"/>
        <w:jc w:val="both"/>
      </w:pPr>
      <w:r w:rsidRPr="00CD42D6">
        <w:t xml:space="preserve">This research focuses on the field of how collaborative AR application could </w:t>
      </w:r>
      <w:r w:rsidRPr="00CD42D6">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19645B">
      <w:pPr>
        <w:pStyle w:val="Heading2"/>
        <w:numPr>
          <w:ilvl w:val="0"/>
          <w:numId w:val="27"/>
        </w:numPr>
        <w:spacing w:after="120"/>
        <w:jc w:val="both"/>
        <w:rPr>
          <w:b/>
          <w:noProof/>
          <w:color w:val="auto"/>
        </w:rPr>
      </w:pPr>
      <w:r w:rsidRPr="0019645B">
        <w:rPr>
          <w:b/>
          <w:noProof/>
          <w:color w:val="auto"/>
        </w:rPr>
        <w:t>Prior Work</w:t>
      </w:r>
    </w:p>
    <w:p w:rsidR="008D30C6" w:rsidRPr="00CD42D6" w:rsidRDefault="008D30C6" w:rsidP="00E60BBA">
      <w:pPr>
        <w:autoSpaceDE w:val="0"/>
        <w:autoSpaceDN w:val="0"/>
        <w:adjustRightInd w:val="0"/>
        <w:spacing w:after="120" w:line="240" w:lineRule="auto"/>
        <w:jc w:val="both"/>
      </w:pPr>
      <w:bookmarkStart w:id="15" w:name="OLE_LINK45"/>
      <w:bookmarkStart w:id="16" w:name="OLE_LINK46"/>
      <w:bookmarkStart w:id="17" w:name="OLE_LINK47"/>
      <w:r w:rsidRPr="00CD42D6">
        <w:t xml:space="preserve">Although single user AR applications </w:t>
      </w:r>
      <w:r w:rsidRPr="00CD42D6">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8" w:name="OLE_LINK52"/>
      <w:bookmarkStart w:id="19" w:name="OLE_LINK53"/>
      <w:r w:rsidRPr="00CD42D6">
        <w:t xml:space="preserve">the mid-nineties </w:t>
      </w:r>
      <w:bookmarkEnd w:id="18"/>
      <w:bookmarkEnd w:id="19"/>
      <w:r w:rsidRPr="00CD42D6">
        <w:t xml:space="preserve">that </w:t>
      </w:r>
      <w:bookmarkStart w:id="20" w:name="OLE_LINK48"/>
      <w:bookmarkStart w:id="21" w:name="OLE_LINK49"/>
      <w:r w:rsidRPr="00CD42D6">
        <w:t xml:space="preserve">the first collaborative AR applications </w:t>
      </w:r>
      <w:r w:rsidRPr="00CD42D6">
        <w:rPr>
          <w:noProof/>
        </w:rPr>
        <w:t>were developed</w:t>
      </w:r>
      <w:bookmarkEnd w:id="20"/>
      <w:bookmarkEnd w:id="21"/>
      <w:r w:rsidRPr="00CD42D6">
        <w:t xml:space="preserve">. </w:t>
      </w:r>
      <w:bookmarkStart w:id="22" w:name="OLE_LINK50"/>
      <w:bookmarkStart w:id="23"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2"/>
      <w:bookmarkEnd w:id="23"/>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4" w:name="OLE_LINK54"/>
      <w:bookmarkStart w:id="25" w:name="OLE_LINK55"/>
      <w:bookmarkEnd w:id="15"/>
      <w:bookmarkEnd w:id="16"/>
      <w:bookmarkEnd w:id="17"/>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6" w:name="OLE_LINK56"/>
      <w:bookmarkStart w:id="27" w:name="OLE_LINK57"/>
      <w:r w:rsidRPr="00CD42D6">
        <w:t>Figure 1: One of the first interfaces to show the potential of AR for face-to-face collabora</w:t>
      </w:r>
      <w:r w:rsidR="00392274" w:rsidRPr="00CD42D6">
        <w:t>tion (</w:t>
      </w:r>
      <w:proofErr w:type="spellStart"/>
      <w:r w:rsidR="00392274" w:rsidRPr="00CD42D6">
        <w:t>StudierStube</w:t>
      </w:r>
      <w:proofErr w:type="spellEnd"/>
      <w:r w:rsidR="00392274" w:rsidRPr="00CD42D6">
        <w:t xml:space="preserve"> project) [2]. </w:t>
      </w:r>
    </w:p>
    <w:p w:rsidR="00656317" w:rsidRPr="00CD42D6" w:rsidRDefault="00656317" w:rsidP="00E60BBA">
      <w:pPr>
        <w:autoSpaceDE w:val="0"/>
        <w:autoSpaceDN w:val="0"/>
        <w:adjustRightInd w:val="0"/>
        <w:spacing w:after="120" w:line="240" w:lineRule="auto"/>
        <w:jc w:val="both"/>
        <w:rPr>
          <w:noProof/>
        </w:rPr>
      </w:pPr>
      <w:bookmarkStart w:id="28" w:name="OLE_LINK60"/>
      <w:bookmarkStart w:id="29" w:name="OLE_LINK61"/>
      <w:bookmarkStart w:id="30" w:name="OLE_LINK62"/>
      <w:bookmarkEnd w:id="24"/>
      <w:bookmarkEnd w:id="25"/>
      <w:bookmarkEnd w:id="26"/>
      <w:bookmarkEnd w:id="27"/>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8"/>
      <w:bookmarkEnd w:id="29"/>
      <w:bookmarkEnd w:id="30"/>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Augmentation: Real objects can be augmented by virtual annotations.</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BA2301">
      <w:pPr>
        <w:pStyle w:val="ListParagraph"/>
        <w:numPr>
          <w:ilvl w:val="0"/>
          <w:numId w:val="3"/>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is shown by several user studies that compare collaborative AR interfaces to other technologies. Kiyokawa </w:t>
      </w:r>
      <w:bookmarkStart w:id="31" w:name="OLE_LINK22"/>
      <w:bookmarkStart w:id="32" w:name="OLE_LINK23"/>
      <w:r w:rsidRPr="00CD42D6">
        <w:rPr>
          <w:noProof/>
        </w:rPr>
        <w:t xml:space="preserve">et. al. </w:t>
      </w:r>
      <w:bookmarkEnd w:id="31"/>
      <w:bookmarkEnd w:id="32"/>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is performed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B00BF3">
      <w:pPr>
        <w:pStyle w:val="ListParagraph"/>
        <w:numPr>
          <w:ilvl w:val="0"/>
          <w:numId w:val="5"/>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155D5C">
      <w:pPr>
        <w:pStyle w:val="ListParagraph"/>
        <w:numPr>
          <w:ilvl w:val="0"/>
          <w:numId w:val="5"/>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important milestone for the combination of VR and Scientific Visualisation was the development of the virtual wind tunnel at NASA-AMES by Steve Bryson. </w:t>
      </w:r>
      <w:r w:rsidRPr="00CD42D6">
        <w:rPr>
          <w:noProof/>
        </w:rPr>
        <w:t>Using a BOOM device and a</w:t>
      </w:r>
      <w:r w:rsidR="0007565D" w:rsidRPr="00CD42D6">
        <w:rPr>
          <w:noProof/>
        </w:rPr>
        <w:t xml:space="preserve"> data gIove as interaction tool</w:t>
      </w:r>
      <w:r w:rsidRPr="00CD42D6">
        <w:t>, scientists were able to see and interact with true stereoscopic images of a flow field visualisation. A follow-up project, the distributed wind tunnel [</w:t>
      </w:r>
      <w:r w:rsidR="00967FF5" w:rsidRPr="00CD42D6">
        <w:t>10</w:t>
      </w:r>
      <w:r w:rsidRPr="00CD42D6">
        <w:t xml:space="preserve">] </w:t>
      </w:r>
      <w:r w:rsidRPr="00CD42D6">
        <w:rPr>
          <w:noProof/>
        </w:rPr>
        <w:t>was developed</w:t>
      </w:r>
      <w:r w:rsidRPr="00CD42D6">
        <w:t xml:space="preserve">, which divided computation in a distributed system for better efficiency, and allowed multiple users to experience the simulation at the same time. Collaboration in a distributed virtual environment, not necessarily limited to scientific visualisation has been proposed by </w:t>
      </w:r>
      <w:proofErr w:type="spellStart"/>
      <w:r w:rsidRPr="00CD42D6">
        <w:t>Fahl</w:t>
      </w:r>
      <w:r w:rsidR="00AB490D" w:rsidRPr="00CD42D6">
        <w:t>e</w:t>
      </w:r>
      <w:r w:rsidRPr="00CD42D6">
        <w:t>n</w:t>
      </w:r>
      <w:proofErr w:type="spellEnd"/>
      <w:r w:rsidRPr="00CD42D6">
        <w:t xml:space="preserve"> </w:t>
      </w:r>
      <w:r w:rsidR="000E35A2" w:rsidRPr="00CD42D6">
        <w:t xml:space="preserve">et.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 xml:space="preserve">One of the most useful reference project is the collaborative </w:t>
      </w:r>
      <w:proofErr w:type="spellStart"/>
      <w:r w:rsidRPr="00CD42D6">
        <w:t>ARvita</w:t>
      </w:r>
      <w:proofErr w:type="spellEnd"/>
      <w:r w:rsidRPr="00CD42D6">
        <w:t xml:space="preserve"> [7</w:t>
      </w:r>
      <w:r w:rsidR="00597299" w:rsidRPr="00CD42D6">
        <w:t xml:space="preserve">] (Figure 2) </w:t>
      </w:r>
      <w:r w:rsidRPr="00CD42D6">
        <w:t>developed for the eng</w:t>
      </w:r>
      <w:r w:rsidR="00D65053" w:rsidRPr="00CD42D6">
        <w:t>i</w:t>
      </w:r>
      <w:r w:rsidR="00166157" w:rsidRPr="00CD42D6">
        <w:t xml:space="preserve">neering education and practice. </w:t>
      </w:r>
      <w:proofErr w:type="spellStart"/>
      <w:r w:rsidR="00166157" w:rsidRPr="00CD42D6">
        <w:t>ARvita</w:t>
      </w:r>
      <w:proofErr w:type="spellEnd"/>
      <w:r w:rsidR="00166157" w:rsidRPr="00CD42D6">
        <w:t xml:space="preserve"> pr</w:t>
      </w:r>
      <w:r w:rsidR="00D65053" w:rsidRPr="00CD42D6">
        <w:t xml:space="preserve">ovides a fundamental framework of the collaborate AR </w:t>
      </w:r>
      <w:r w:rsidR="00DC25F6" w:rsidRPr="00CD42D6">
        <w:t>software structure (Figure 3)</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xml:space="preserve">: Two users are observing the animation lying on the table through the </w:t>
      </w:r>
      <w:proofErr w:type="spellStart"/>
      <w:r w:rsidR="00D65053" w:rsidRPr="00CD42D6">
        <w:rPr>
          <w:lang w:val="en-US"/>
        </w:rPr>
        <w:t>ARvita</w:t>
      </w:r>
      <w:proofErr w:type="spellEnd"/>
      <w:r w:rsidR="00D65053" w:rsidRPr="00CD42D6">
        <w:rPr>
          <w:lang w:val="en-US"/>
        </w:rPr>
        <w:t xml:space="preserve"> [7].</w:t>
      </w:r>
    </w:p>
    <w:p w:rsidR="00D65053" w:rsidRPr="00CD42D6" w:rsidRDefault="000E1C1F" w:rsidP="000E1C1F">
      <w:pPr>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Figure 3: The  software architecture of ARVita  conforms to the model-view-controller pattern. The  arrow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In the fileld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w:t>
      </w:r>
      <w:proofErr w:type="spellStart"/>
      <w:r w:rsidR="002F560B" w:rsidRPr="00CD42D6">
        <w:t>Datcu</w:t>
      </w:r>
      <w:proofErr w:type="spellEnd"/>
      <w:r w:rsidR="002F560B" w:rsidRPr="00CD42D6">
        <w:t xml:space="preserve"> [4] employed a </w:t>
      </w:r>
      <w:r w:rsidR="0017690A" w:rsidRPr="00CD42D6">
        <w:t xml:space="preserve">collaborative </w:t>
      </w:r>
      <w:r w:rsidR="002F560B" w:rsidRPr="00CD42D6">
        <w:t xml:space="preserve">game whose goal is to jointly build a tower with virtual </w:t>
      </w:r>
      <w:r w:rsidRPr="00CD42D6">
        <w:t>blocks.</w:t>
      </w:r>
      <w:r w:rsidR="0091576E" w:rsidRPr="00CD42D6">
        <w:t xml:space="preserve"> The study further identifies necessary future research with regard to the perception of presence and awareness in AR.</w:t>
      </w:r>
    </w:p>
    <w:p w:rsidR="00261C6D" w:rsidRPr="00CD42D6" w:rsidRDefault="00261C6D" w:rsidP="00776DF8">
      <w:pPr>
        <w:pStyle w:val="Heading3"/>
      </w:pPr>
      <w:r w:rsidRPr="00CD42D6">
        <w:t>Tracking</w:t>
      </w:r>
    </w:p>
    <w:p w:rsidR="009A6048" w:rsidRPr="00CD42D6" w:rsidRDefault="00166157" w:rsidP="000A587D">
      <w:pPr>
        <w:autoSpaceDE w:val="0"/>
        <w:autoSpaceDN w:val="0"/>
        <w:adjustRightInd w:val="0"/>
        <w:spacing w:after="120" w:line="240" w:lineRule="auto"/>
        <w:jc w:val="both"/>
        <w:rPr>
          <w:noProof/>
        </w:rPr>
      </w:pPr>
      <w:r w:rsidRPr="00CD42D6">
        <w:rPr>
          <w:noProof/>
        </w:rPr>
        <w:t>Tracking is acknowledged as the foundamenta</w:t>
      </w:r>
      <w:r w:rsidR="000A587D" w:rsidRPr="00CD42D6">
        <w:rPr>
          <w:noProof/>
        </w:rPr>
        <w:t>l challenge in the AR community. T</w:t>
      </w:r>
      <w:r w:rsidR="002F2E1B" w:rsidRPr="00CD42D6">
        <w:rPr>
          <w:noProof/>
        </w:rPr>
        <w:t>echnically, the position of objects is determined by a dedicated tracking sensor, and a representation of the physical model is rendered in background colour to resolve the occlusion problem among physical and virtual objects.</w:t>
      </w:r>
      <w:r w:rsidR="00060B38" w:rsidRPr="00CD42D6">
        <w:rPr>
          <w:noProof/>
        </w:rPr>
        <w:t xml:space="preserve"> Without a highly accurate estimation of the position and orientation of the camera, it is impossible to render a spatially correct overlay of graphical information.</w:t>
      </w:r>
      <w:r w:rsidR="001436FD" w:rsidRPr="00CD42D6">
        <w:rPr>
          <w:noProof/>
        </w:rPr>
        <w:t xml:space="preserve"> Jan Fischer [19] presented a hybrid tracking scheme for medical augmented reality based on a certified medical tracking system.</w:t>
      </w:r>
      <w:r w:rsidR="000A587D" w:rsidRPr="00CD42D6">
        <w:rPr>
          <w:noProof/>
        </w:rPr>
        <w:t xml:space="preserve"> And </w:t>
      </w:r>
      <w:r w:rsidR="009A6048" w:rsidRPr="00CD42D6">
        <w:t>The ﬁducial marker tracking method and the natural marker tracking method are both options f</w:t>
      </w:r>
      <w:r w:rsidR="009535F6" w:rsidRPr="00CD42D6">
        <w:t xml:space="preserve">or the tabletop augmented </w:t>
      </w:r>
      <w:r w:rsidR="00F97196" w:rsidRPr="00CD42D6">
        <w:t>reality software</w:t>
      </w:r>
      <w:r w:rsidR="00F802D7" w:rsidRPr="00CD42D6">
        <w:t xml:space="preserve"> </w:t>
      </w:r>
      <w:proofErr w:type="spellStart"/>
      <w:r w:rsidR="00F802D7" w:rsidRPr="00CD42D6">
        <w:t>ARvita</w:t>
      </w:r>
      <w:proofErr w:type="spellEnd"/>
      <w:r w:rsidR="00F802D7" w:rsidRPr="00CD42D6">
        <w:t>, where</w:t>
      </w:r>
      <w:r w:rsidR="003D11FD" w:rsidRPr="00CD42D6">
        <w:t xml:space="preserve"> </w:t>
      </w:r>
      <w:r w:rsidR="003D11FD" w:rsidRPr="00CD42D6">
        <w:rPr>
          <w:lang w:val="en-US"/>
        </w:rPr>
        <w:t>t</w:t>
      </w:r>
      <w:r w:rsidR="009A6048" w:rsidRPr="00CD42D6">
        <w:rPr>
          <w:lang w:val="en-US"/>
        </w:rPr>
        <w:t xml:space="preserve">he natural marker offers the advantage of not depending on special predeﬁned visual features. </w:t>
      </w:r>
    </w:p>
    <w:p w:rsidR="00401141" w:rsidRDefault="00C13CE9" w:rsidP="00401141">
      <w:pPr>
        <w:spacing w:after="120"/>
        <w:jc w:val="both"/>
      </w:pPr>
      <w:r w:rsidRPr="00CD42D6">
        <w:t xml:space="preserve">Naturally, first </w:t>
      </w:r>
      <w:bookmarkStart w:id="33" w:name="OLE_LINK66"/>
      <w:bookmarkStart w:id="34" w:name="OLE_LINK67"/>
      <w:r w:rsidRPr="00CD42D6">
        <w:t xml:space="preserve">inroads </w:t>
      </w:r>
      <w:bookmarkEnd w:id="33"/>
      <w:bookmarkEnd w:id="34"/>
      <w:r w:rsidRPr="00CD42D6">
        <w:t xml:space="preserve">in tracking on mobile devices themselves focused into fiducial marker tracking. </w:t>
      </w:r>
      <w:r w:rsidR="00401141">
        <w:t xml:space="preserve"> </w:t>
      </w:r>
      <w:r w:rsidR="00401141">
        <w:t xml:space="preserve">Tracking fiducial </w:t>
      </w:r>
      <w:r w:rsidR="00401141">
        <w:t xml:space="preserve">markers is a common strategy to </w:t>
      </w:r>
      <w:r w:rsidR="00401141">
        <w:t>robustne</w:t>
      </w:r>
      <w:r w:rsidR="00401141">
        <w:t xml:space="preserve">ss and computational efficiency achieve </w:t>
      </w:r>
      <w:r w:rsidR="00401141">
        <w:t>simultaneously. While the visual clutter resulting from the</w:t>
      </w:r>
      <w:r w:rsidR="00401141" w:rsidRPr="00CD42D6">
        <w:t xml:space="preserve"> </w:t>
      </w:r>
      <w:r w:rsidR="00401141">
        <w:t>fiducial markers is undesi</w:t>
      </w:r>
      <w:r w:rsidR="00401141">
        <w:t>rable, the deployment of black-</w:t>
      </w:r>
      <w:r w:rsidR="00401141">
        <w:t xml:space="preserve">and-white printed markers </w:t>
      </w:r>
      <w:r w:rsidR="00401141">
        <w:t xml:space="preserve">is inexpensive and quicker than </w:t>
      </w:r>
      <w:r w:rsidR="00401141">
        <w:t>accurate off-line surveying</w:t>
      </w:r>
      <w:r w:rsidR="00401141">
        <w:t xml:space="preserve"> of the natural environment. By </w:t>
      </w:r>
      <w:r w:rsidR="00401141">
        <w:t>encoding unique identifier</w:t>
      </w:r>
      <w:r w:rsidR="00401141">
        <w:t xml:space="preserve">s in the marker, a large number </w:t>
      </w:r>
      <w:r w:rsidR="00401141">
        <w:t>of unique locations or obj</w:t>
      </w:r>
      <w:r w:rsidR="00401141">
        <w:t xml:space="preserve">ects can be tagged efficiently. </w:t>
      </w:r>
      <w:r w:rsidR="00401141">
        <w:t xml:space="preserve">These fundamental advantages have </w:t>
      </w:r>
      <w:r w:rsidR="00401141">
        <w:t>led</w:t>
      </w:r>
      <w:r w:rsidR="00401141">
        <w:t xml:space="preserve"> to a proliferation</w:t>
      </w:r>
      <w:r w:rsidR="00401141">
        <w:t xml:space="preserve"> </w:t>
      </w:r>
      <w:r w:rsidR="00401141">
        <w:t>of marker-based pose tracking despite significant advances</w:t>
      </w:r>
      <w:r w:rsidR="00401141">
        <w:t xml:space="preserve"> </w:t>
      </w:r>
      <w:r w:rsidR="00401141">
        <w:t>in pose tracking from natural features</w:t>
      </w:r>
      <w:r w:rsidR="00401141">
        <w:t xml:space="preserve"> [27]</w:t>
      </w:r>
      <w:r w:rsidR="00401141">
        <w:t>.</w:t>
      </w:r>
    </w:p>
    <w:p w:rsidR="00C13CE9" w:rsidRPr="00CD42D6" w:rsidRDefault="00C13CE9" w:rsidP="00401141">
      <w:pPr>
        <w:spacing w:after="120"/>
        <w:jc w:val="both"/>
      </w:pPr>
      <w:r w:rsidRPr="00CD42D6">
        <w:lastRenderedPageBreak/>
        <w:t xml:space="preserve">Nevertheless, only few solutions for mobile phones have been reported in literature. In 2003 </w:t>
      </w:r>
      <w:bookmarkStart w:id="35" w:name="OLE_LINK24"/>
      <w:bookmarkStart w:id="36" w:name="OLE_LINK25"/>
      <w:r w:rsidRPr="00CD42D6">
        <w:t xml:space="preserve">Wagner </w:t>
      </w:r>
      <w:bookmarkEnd w:id="35"/>
      <w:bookmarkEnd w:id="36"/>
      <w:r w:rsidRPr="00CD42D6">
        <w:t>et. al</w:t>
      </w:r>
      <w:r w:rsidR="001C7FB0" w:rsidRPr="00CD42D6">
        <w:t>.</w:t>
      </w:r>
      <w:r w:rsidRPr="00CD42D6">
        <w:t xml:space="preserve"> ported </w:t>
      </w:r>
      <w:proofErr w:type="spellStart"/>
      <w:r w:rsidRPr="00CD42D6">
        <w:t>ARToolKit</w:t>
      </w:r>
      <w:proofErr w:type="spellEnd"/>
      <w:r w:rsidRPr="00CD42D6">
        <w:t xml:space="preserve"> to Windows CE and thus created the first self-contained AR application [2</w:t>
      </w:r>
      <w:r w:rsidR="00B94756" w:rsidRPr="00CD42D6">
        <w:t>6</w:t>
      </w:r>
      <w:r w:rsidRPr="00CD42D6">
        <w:t xml:space="preserve">] on an off-the-shelf embedded device. This port later evolved into the </w:t>
      </w:r>
      <w:proofErr w:type="spellStart"/>
      <w:r w:rsidRPr="00CD42D6">
        <w:t>ARToolKitPlus</w:t>
      </w:r>
      <w:proofErr w:type="spellEnd"/>
      <w:r w:rsidRPr="00CD42D6">
        <w:t xml:space="preserve"> tracking library [27]</w:t>
      </w:r>
      <w:r w:rsidR="00207445">
        <w:t xml:space="preserve"> (a </w:t>
      </w:r>
      <w:r w:rsidR="00207445">
        <w:t xml:space="preserve">successor to the popular </w:t>
      </w:r>
      <w:proofErr w:type="spellStart"/>
      <w:r w:rsidR="00207445">
        <w:t>ARToolKit</w:t>
      </w:r>
      <w:proofErr w:type="spellEnd"/>
      <w:r w:rsidR="00207445">
        <w:t xml:space="preserve"> pose tracking library</w:t>
      </w:r>
      <w:r w:rsidR="00207445">
        <w:t>)</w:t>
      </w:r>
      <w:r w:rsidRPr="00CD42D6">
        <w:t xml:space="preserve">. In 2005 </w:t>
      </w:r>
      <w:proofErr w:type="spellStart"/>
      <w:r w:rsidRPr="00CD42D6">
        <w:t>Henrysson</w:t>
      </w:r>
      <w:proofErr w:type="spellEnd"/>
      <w:r w:rsidRPr="00CD42D6">
        <w:t xml:space="preserve"> [</w:t>
      </w:r>
      <w:r w:rsidR="00FF647D" w:rsidRPr="00CD42D6">
        <w:t>2</w:t>
      </w:r>
      <w:r w:rsidRPr="00CD42D6">
        <w:t xml:space="preserve">8] created a Symbian port of </w:t>
      </w:r>
      <w:proofErr w:type="spellStart"/>
      <w:r w:rsidRPr="00CD42D6">
        <w:t>ARToolKit</w:t>
      </w:r>
      <w:proofErr w:type="spellEnd"/>
      <w:r w:rsidRPr="00CD42D6">
        <w:t xml:space="preserve">, partially based on the </w:t>
      </w:r>
      <w:proofErr w:type="spellStart"/>
      <w:r w:rsidRPr="00CD42D6">
        <w:t>ARToolKitPlus</w:t>
      </w:r>
      <w:proofErr w:type="spellEnd"/>
      <w:r w:rsidRPr="00CD42D6">
        <w:t xml:space="preserve"> source code. In 2004 </w:t>
      </w:r>
      <w:proofErr w:type="spellStart"/>
      <w:r w:rsidRPr="00CD42D6">
        <w:t>Möhring</w:t>
      </w:r>
      <w:proofErr w:type="spellEnd"/>
      <w:r w:rsidRPr="00CD42D6">
        <w:t xml:space="preserve"> [</w:t>
      </w:r>
      <w:r w:rsidR="00FF647D" w:rsidRPr="00CD42D6">
        <w:t>29</w:t>
      </w:r>
      <w:r w:rsidRPr="00CD42D6">
        <w:t xml:space="preserve">] created a tracking solution for mobile phones that tracks color-coded 3D marker shapes. Around the same time </w:t>
      </w:r>
      <w:proofErr w:type="spellStart"/>
      <w:r w:rsidRPr="00CD42D6">
        <w:t>Rohs</w:t>
      </w:r>
      <w:proofErr w:type="spellEnd"/>
      <w:r w:rsidRPr="00CD42D6">
        <w:t xml:space="preserve"> created the </w:t>
      </w:r>
      <w:proofErr w:type="spellStart"/>
      <w:r w:rsidRPr="00CD42D6">
        <w:t>VisualCodes</w:t>
      </w:r>
      <w:proofErr w:type="spellEnd"/>
      <w:r w:rsidRPr="00CD42D6">
        <w:t xml:space="preserve"> system for smartphones [</w:t>
      </w:r>
      <w:r w:rsidR="001F4C60" w:rsidRPr="00CD42D6">
        <w:t>3</w:t>
      </w:r>
      <w:r w:rsidRPr="00CD42D6">
        <w:t xml:space="preserve">0]. Both techniques provide only simple tracking of 2D position on the screen, 1D rotation and a very coarse distance measure. Similarly, </w:t>
      </w:r>
      <w:proofErr w:type="spellStart"/>
      <w:r w:rsidRPr="00CD42D6">
        <w:t>TinyMotion</w:t>
      </w:r>
      <w:proofErr w:type="spellEnd"/>
      <w:r w:rsidRPr="00CD42D6">
        <w:t xml:space="preserve"> [</w:t>
      </w:r>
      <w:r w:rsidR="00004E4A" w:rsidRPr="00CD42D6">
        <w:t>31</w:t>
      </w:r>
      <w:r w:rsidRPr="00CD42D6">
        <w:t xml:space="preserve">] tracks in real-time using optical flow, but does not deliver any kind of pose estimation. </w:t>
      </w:r>
      <w:proofErr w:type="spellStart"/>
      <w:r w:rsidRPr="00CD42D6">
        <w:t>Takacs</w:t>
      </w:r>
      <w:proofErr w:type="spellEnd"/>
      <w:r w:rsidRPr="00CD42D6">
        <w:t xml:space="preserve"> et al. recently implemented the SURF algorithm for mobile phones [</w:t>
      </w:r>
      <w:r w:rsidR="00C60E3E">
        <w:t>17</w:t>
      </w:r>
      <w:r w:rsidRPr="00CD42D6">
        <w:t xml:space="preserve">]. They do not target real-time </w:t>
      </w:r>
      <w:bookmarkStart w:id="37" w:name="OLE_LINK13"/>
      <w:bookmarkStart w:id="38" w:name="OLE_LINK63"/>
      <w:r w:rsidRPr="00CD42D6">
        <w:t>6</w:t>
      </w:r>
      <w:r w:rsidR="0006402C" w:rsidRPr="00CD42D6">
        <w:t xml:space="preserve"> degrees of freedom (DOF) </w:t>
      </w:r>
      <w:bookmarkEnd w:id="37"/>
      <w:bookmarkEnd w:id="38"/>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 Anders </w:t>
      </w:r>
      <w:bookmarkStart w:id="39" w:name="OLE_LINK26"/>
      <w:bookmarkStart w:id="40" w:name="OLE_LINK27"/>
      <w:r w:rsidRPr="00CD42D6">
        <w:rPr>
          <w:noProof/>
        </w:rPr>
        <w:t xml:space="preserve">Henrysson </w:t>
      </w:r>
      <w:bookmarkEnd w:id="39"/>
      <w:bookmarkEnd w:id="40"/>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 the first example of using phone motion to manipulate graphical objects in 6 DOF to create virtual scenes.</w:t>
      </w:r>
      <w:r w:rsidR="00294958" w:rsidRPr="00CD42D6">
        <w:t xml:space="preserve"> By </w:t>
      </w:r>
      <w:proofErr w:type="spellStart"/>
      <w:r w:rsidR="00294958" w:rsidRPr="00CD42D6">
        <w:t>analyzing</w:t>
      </w:r>
      <w:proofErr w:type="spellEnd"/>
      <w:r w:rsidR="00294958" w:rsidRPr="00CD42D6">
        <w:t xml:space="preserve"> the video stream captured by the camera, using simple image processing on the phone, it is possible to estimate the movement of the device.</w:t>
      </w:r>
      <w:r w:rsidR="006163EF" w:rsidRPr="00CD42D6">
        <w:t xml:space="preserve"> This can be used in a number of ways such as providing a 6 </w:t>
      </w:r>
      <w:bookmarkStart w:id="41" w:name="OLE_LINK28"/>
      <w:bookmarkStart w:id="42" w:name="OLE_LINK29"/>
      <w:r w:rsidR="006163EF" w:rsidRPr="00CD42D6">
        <w:t xml:space="preserve">DOF </w:t>
      </w:r>
      <w:bookmarkEnd w:id="41"/>
      <w:bookmarkEnd w:id="42"/>
      <w:r w:rsidR="006163EF" w:rsidRPr="00CD42D6">
        <w:t>interface, or recognizing objects to make the phone context aware</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3" w:name="OLE_LINK64"/>
      <w:bookmarkStart w:id="44" w:name="OLE_LINK65"/>
      <w:r w:rsidRPr="00CD42D6">
        <w:t xml:space="preserve">Location Based Services (LBS) </w:t>
      </w:r>
      <w:bookmarkEnd w:id="43"/>
      <w:bookmarkEnd w:id="44"/>
      <w:r w:rsidRPr="00CD42D6">
        <w:t xml:space="preserve">with a variety of services (from only visualisation and navigation to update of information) for different applications. </w:t>
      </w:r>
      <w:r w:rsidR="0055609E" w:rsidRPr="00CD42D6">
        <w:rPr>
          <w:noProof/>
        </w:rPr>
        <w:t xml:space="preserve">All of them however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be focused on. </w:t>
      </w:r>
      <w:proofErr w:type="spellStart"/>
      <w:r w:rsidR="00064DA7" w:rsidRPr="00CD42D6">
        <w:t>Zlatanova</w:t>
      </w:r>
      <w:proofErr w:type="spellEnd"/>
      <w:r w:rsidR="00064DA7" w:rsidRPr="00CD42D6">
        <w:t xml:space="preserve"> [18] presented New ideas for users tracking for LBS, which are motivated by and linked to the </w:t>
      </w:r>
      <w:proofErr w:type="spellStart"/>
      <w:r w:rsidR="00064DA7" w:rsidRPr="00CD42D6">
        <w:t>OpenGIS</w:t>
      </w:r>
      <w:proofErr w:type="spellEnd"/>
      <w:r w:rsidR="00064DA7" w:rsidRPr="00CD42D6">
        <w:t xml:space="preserve"> Consortium (OGC) specifications for Location Services and related OGC specifications for Web Services i</w:t>
      </w:r>
      <w:r w:rsidR="00FE7461" w:rsidRPr="00CD42D6">
        <w:t>n an outdoor AR reality system</w:t>
      </w:r>
      <w:r w:rsidR="00064DA7" w:rsidRPr="00CD42D6">
        <w:t>.</w:t>
      </w:r>
    </w:p>
    <w:p w:rsidR="008669BC" w:rsidRPr="00CD42D6" w:rsidRDefault="008C66C9" w:rsidP="008C66C9">
      <w:pPr>
        <w:tabs>
          <w:tab w:val="num" w:pos="720"/>
        </w:tabs>
        <w:spacing w:after="120"/>
        <w:jc w:val="both"/>
      </w:pPr>
      <w:r w:rsidRPr="00CD42D6">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rsidRPr="00CD42D6">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rsidRPr="00CD42D6">
        <w:t xml:space="preserve">Two techniques (SIFT and Ferns) for natural feature tracking in real-time on mobile phones was presented by </w:t>
      </w:r>
      <w:r w:rsidR="008669BC" w:rsidRPr="00CD42D6">
        <w:rPr>
          <w:noProof/>
        </w:rPr>
        <w:t>Daniel Wagner e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Pr="00CD42D6" w:rsidRDefault="00261C6D" w:rsidP="00284176">
      <w:pPr>
        <w:tabs>
          <w:tab w:val="num" w:pos="720"/>
        </w:tabs>
        <w:spacing w:after="120"/>
        <w:jc w:val="both"/>
      </w:pPr>
      <w:proofErr w:type="spellStart"/>
      <w:r w:rsidRPr="00CD42D6">
        <w:t>Kyungyeon</w:t>
      </w:r>
      <w:proofErr w:type="spellEnd"/>
      <w:r w:rsidRPr="00CD42D6">
        <w:t xml:space="preserve"> Moon</w:t>
      </w:r>
      <w:r w:rsidR="001519AD" w:rsidRPr="00CD42D6">
        <w:rPr>
          <w:noProof/>
        </w:rPr>
        <w:t xml:space="preserve"> et. al. </w:t>
      </w:r>
      <w:r w:rsidRPr="00CD42D6">
        <w:t xml:space="preserve"> [9] selected a pragmatic and inexpensive solution with a Creative Interactive Gesture Camera that detects the nearest hand in front of camera.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more powerful than the conventional immovable-video game using cumbersome equipment and mobile game.</w:t>
      </w:r>
      <w:r w:rsidR="00284176" w:rsidRPr="00284176">
        <w:t xml:space="preserve"> </w:t>
      </w:r>
      <w:bookmarkStart w:id="45" w:name="OLE_LINK86"/>
      <w:bookmarkStart w:id="46"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w:t>
      </w:r>
      <w:r w:rsidR="00070068">
        <w:t>1</w:t>
      </w:r>
      <w:r w:rsidR="00284176">
        <w:t>3]</w:t>
      </w:r>
      <w:r w:rsidR="00284176">
        <w:rPr>
          <w:rFonts w:hint="eastAsia"/>
        </w:rPr>
        <w:t>.</w:t>
      </w:r>
    </w:p>
    <w:bookmarkEnd w:id="45"/>
    <w:bookmarkEnd w:id="46"/>
    <w:p w:rsidR="00EC4295" w:rsidRPr="00CD42D6" w:rsidRDefault="00EC4295" w:rsidP="00776DF8">
      <w:pPr>
        <w:pStyle w:val="Heading3"/>
      </w:pPr>
      <w:r w:rsidRPr="00CD42D6">
        <w:rPr>
          <w:rFonts w:hint="eastAsia"/>
        </w:rPr>
        <w:t>AR</w:t>
      </w:r>
      <w:r w:rsidRPr="00CD42D6">
        <w:t xml:space="preserve"> </w:t>
      </w:r>
      <w:r w:rsidR="0016688E" w:rsidRPr="00CD42D6">
        <w:t xml:space="preserve">Mobile </w:t>
      </w:r>
      <w:r w:rsidRPr="00CD42D6">
        <w:rPr>
          <w:rFonts w:hint="eastAsia"/>
        </w:rPr>
        <w:t>Games</w:t>
      </w:r>
    </w:p>
    <w:p w:rsidR="00EC4295" w:rsidRPr="00CD42D6" w:rsidRDefault="00EC4295" w:rsidP="00EC4295">
      <w:pPr>
        <w:tabs>
          <w:tab w:val="num" w:pos="720"/>
        </w:tabs>
        <w:spacing w:after="120"/>
        <w:jc w:val="both"/>
      </w:pPr>
      <w:r w:rsidRPr="00CD42D6">
        <w:lastRenderedPageBreak/>
        <w:t>There are several examples of camera-based interaction with mobile devices. One of the best known are “Marble Revolution” [1</w:t>
      </w:r>
      <w:r w:rsidR="00E55195" w:rsidRPr="00CD42D6">
        <w:t>6</w:t>
      </w:r>
      <w:r w:rsidRPr="00CD42D6">
        <w:t xml:space="preserve">]. In the “Marble Revolution” game the player can steer a marble through a maze by moving the phone and using motion flow techniques. Neither have 3D registration of the graphics overlaid on the real world. The virtual soccer game of </w:t>
      </w:r>
      <w:proofErr w:type="spellStart"/>
      <w:r w:rsidRPr="00CD42D6">
        <w:t>KickReal</w:t>
      </w:r>
      <w:proofErr w:type="spellEnd"/>
      <w:r w:rsidRPr="00CD42D6">
        <w:t xml:space="preserve"> [1</w:t>
      </w:r>
      <w:r w:rsidR="00E55195" w:rsidRPr="00CD42D6">
        <w:t>6</w:t>
      </w:r>
      <w:r w:rsidRPr="00CD42D6">
        <w:t xml:space="preserve">] allows people to see a virtual ball superimposed over video of the real world and kick it with their feet, but there is no 3D object manipulation. Klein </w:t>
      </w:r>
      <w:r w:rsidR="00275FAF" w:rsidRPr="00CD42D6">
        <w:t xml:space="preserve">set </w:t>
      </w:r>
      <w:r w:rsidRPr="00CD42D6">
        <w:t>a game on a tablet PC [</w:t>
      </w:r>
      <w:r w:rsidR="00070068">
        <w:t>1</w:t>
      </w:r>
      <w:r w:rsidRPr="00CD42D6">
        <w:t>3]. The movement of the character is controlled with a stylus. The user can also toss plastic tokens in the game area to create effects.</w:t>
      </w:r>
    </w:p>
    <w:p w:rsidR="00275FAF" w:rsidRPr="00CD42D6" w:rsidRDefault="00275FAF" w:rsidP="00275FAF">
      <w:pPr>
        <w:tabs>
          <w:tab w:val="num" w:pos="720"/>
        </w:tabs>
        <w:spacing w:after="120"/>
        <w:jc w:val="both"/>
      </w:pPr>
      <w:r w:rsidRPr="00CD42D6">
        <w:t>A first step to towards interaction with 3D data using an AR enabled mobile phone was [</w:t>
      </w:r>
      <w:r w:rsidR="00C11EDE" w:rsidRPr="00CD42D6">
        <w:t>28</w:t>
      </w:r>
      <w:r w:rsidRPr="00CD42D6">
        <w:t>] were two players sitting face-to-face played tennis using the mobile phones as rackets. The interaction is limited to the collision between the device and a virtual ball being simulated in the marker space between the players.</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w:t>
      </w:r>
      <w:proofErr w:type="spellStart"/>
      <w:r w:rsidR="003272DC" w:rsidRPr="00CD42D6">
        <w:t>Blockout</w:t>
      </w:r>
      <w:proofErr w:type="spellEnd"/>
      <w:r w:rsidR="003272DC" w:rsidRPr="00CD42D6">
        <w:t>” [1</w:t>
      </w:r>
      <w:r w:rsidR="003E2527" w:rsidRPr="00CD42D6">
        <w:t>6</w:t>
      </w:r>
      <w:r w:rsidR="003272DC" w:rsidRPr="00CD42D6">
        <w:t>], which is a falling block game similar to Tetris. Since the block is falling there is only need for 5 DOF. The interface consists of a menu bar to the right of the screen. The user can move and rotate the block while it is falling to the floor.</w:t>
      </w:r>
    </w:p>
    <w:p w:rsidR="00E340CC" w:rsidRPr="00CD42D6" w:rsidRDefault="003E29AA" w:rsidP="00776DF8">
      <w:pPr>
        <w:pStyle w:val="Heading3"/>
      </w:pPr>
      <w:r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47" w:name="OLE_LINK68"/>
      <w:bookmarkStart w:id="48" w:name="OLE_LINK69"/>
      <w:r w:rsidR="00AD50E6" w:rsidRPr="00CD42D6">
        <w:t>collaborative augmented reality</w:t>
      </w:r>
      <w:bookmarkEnd w:id="47"/>
      <w:bookmarkEnd w:id="48"/>
      <w:r w:rsidR="00AD50E6" w:rsidRPr="00CD42D6">
        <w:t xml:space="preserve"> (</w:t>
      </w:r>
      <w:r w:rsidRPr="00CD42D6">
        <w:t>CAR</w:t>
      </w:r>
      <w:r w:rsidR="00AD50E6" w:rsidRPr="00CD42D6">
        <w:t>)</w:t>
      </w:r>
      <w:r w:rsidRPr="00CD42D6">
        <w:t xml:space="preserve"> application needs a device equipped with an on-board camera, CPU and display. The most common devices used for CAR applications are Tablet PCs or mobile phones. </w:t>
      </w:r>
      <w:r w:rsidR="00377343" w:rsidRPr="00CD42D6">
        <w:t xml:space="preserve">Mobile phones are an ideal platform for AR thanks to the integrated camera that allows high quality optical tracking. In addition to integrated cameras the current generation of phones have full </w:t>
      </w:r>
      <w:proofErr w:type="spellStart"/>
      <w:r w:rsidR="00377343" w:rsidRPr="00CD42D6">
        <w:t>color</w:t>
      </w:r>
      <w:proofErr w:type="spellEnd"/>
      <w:r w:rsidR="00377343" w:rsidRPr="00CD42D6">
        <w:t xml:space="preserve">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w:t>
      </w:r>
      <w:r w:rsidR="00C60E3E">
        <w:t>aily life common situations</w:t>
      </w:r>
      <w:r w:rsidRPr="00CD42D6">
        <w:t>.</w:t>
      </w:r>
      <w:r w:rsidR="00DC3C9B" w:rsidRPr="00CD42D6">
        <w:t xml:space="preserve"> </w:t>
      </w:r>
      <w:r w:rsidR="006D498C" w:rsidRPr="00CD42D6">
        <w:t>Mobile augmented reality systems such as the Touring Machine [22]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The Augmented Reality marker tracking process in CAR applications can be split into four stages</w:t>
      </w:r>
      <w:r w:rsidR="00A078F3" w:rsidRPr="00CD42D6">
        <w:t>: t</w:t>
      </w:r>
      <w:r w:rsidRPr="00CD42D6">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rsidRPr="00CD42D6">
        <w:t>0</w:t>
      </w:r>
      <w:r w:rsidRPr="00CD42D6">
        <w:t xml:space="preserve">], but the last one can be performed by using different technologies like </w:t>
      </w:r>
      <w:bookmarkStart w:id="49" w:name="OLE_LINK3"/>
      <w:bookmarkStart w:id="50" w:name="OLE_LINK4"/>
      <w:proofErr w:type="spellStart"/>
      <w:r w:rsidRPr="00CD42D6">
        <w:t>WiFi</w:t>
      </w:r>
      <w:proofErr w:type="spellEnd"/>
      <w:r w:rsidRPr="00CD42D6">
        <w:t>, 3G or Bluetooth</w:t>
      </w:r>
      <w:bookmarkEnd w:id="49"/>
      <w:bookmarkEnd w:id="50"/>
      <w:r w:rsidRPr="00CD42D6">
        <w:t xml:space="preserve">. Although there are some classic CAR applications that uses Bluetooth, </w:t>
      </w:r>
      <w:proofErr w:type="spellStart"/>
      <w:r w:rsidRPr="00CD42D6">
        <w:t>usuallyWiFi</w:t>
      </w:r>
      <w:proofErr w:type="spellEnd"/>
      <w:r w:rsidRPr="00CD42D6">
        <w:t xml:space="preserve"> or 3G technologies are used,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used digital image streaming from and to an application server, outsourcing all processing tasks of the AR application reducing the client device to a pure display plus camera.</w:t>
      </w:r>
    </w:p>
    <w:p w:rsidR="00CA0A79" w:rsidRPr="00CD42D6" w:rsidRDefault="00CA0A79" w:rsidP="00776DF8">
      <w:pPr>
        <w:pStyle w:val="Heading3"/>
      </w:pPr>
      <w:bookmarkStart w:id="51" w:name="OLE_LINK5"/>
      <w:bookmarkStart w:id="52" w:name="OLE_LINK6"/>
      <w:r w:rsidRPr="00CD42D6">
        <w:rPr>
          <w:rFonts w:hint="eastAsia"/>
        </w:rPr>
        <w:t xml:space="preserve">Collaborative </w:t>
      </w:r>
      <w:r w:rsidRPr="00CD42D6">
        <w:t>Interaction</w:t>
      </w:r>
      <w:r w:rsidR="00EC4295" w:rsidRPr="00CD42D6">
        <w:t xml:space="preserve"> </w:t>
      </w:r>
    </w:p>
    <w:bookmarkEnd w:id="51"/>
    <w:bookmarkEnd w:id="52"/>
    <w:p w:rsidR="00306851" w:rsidRPr="00CD42D6" w:rsidRDefault="00DA4DF1" w:rsidP="00344AA0">
      <w:pPr>
        <w:spacing w:after="120"/>
        <w:jc w:val="both"/>
      </w:pPr>
      <w:r w:rsidRPr="00CD42D6">
        <w:t>Natural communication can be supported in the virtual reality environment with the combination of aura and distributed services [</w:t>
      </w:r>
      <w:r w:rsidR="008E18E3" w:rsidRPr="00CD42D6">
        <w:t>11</w:t>
      </w:r>
      <w:r w:rsidRPr="00CD42D6">
        <w:t xml:space="preserve">]. </w:t>
      </w:r>
      <w:r w:rsidR="00CA0A79" w:rsidRPr="00CD42D6">
        <w:t xml:space="preserve">In collaborative AR systems multiple users share at least one </w:t>
      </w:r>
      <w:r w:rsidR="00CA0A79" w:rsidRPr="00CD42D6">
        <w:lastRenderedPageBreak/>
        <w:t>common place within the environment. The users can collaborate in two ways: either face-to-face or remote or in a combination of both ways. Each user has his or her own view on the private and shared objects of the augmented space</w:t>
      </w:r>
      <w:r w:rsidR="00306851" w:rsidRPr="00CD42D6">
        <w:t xml:space="preserve">. Holger and Michael [24] relayed on tangible interaction techniques based on props to establish </w:t>
      </w:r>
      <w:r w:rsidR="002E3C39" w:rsidRPr="00CD42D6">
        <w:t>the</w:t>
      </w:r>
      <w:r w:rsidR="00306851" w:rsidRPr="00CD42D6">
        <w:t xml:space="preserve"> “Magic</w:t>
      </w:r>
      <w:r w:rsidR="00EA29B9">
        <w:t xml:space="preserve"> </w:t>
      </w:r>
      <w:r w:rsidR="00306851" w:rsidRPr="00CD42D6">
        <w:t>Meeting” collaborative interaction system.</w:t>
      </w:r>
      <w:r w:rsidR="00344AA0" w:rsidRPr="00CD42D6">
        <w:t xml:space="preserve"> </w:t>
      </w:r>
    </w:p>
    <w:p w:rsidR="00C34BB1" w:rsidRPr="00CD42D6" w:rsidRDefault="00C34BB1" w:rsidP="00776DF8">
      <w:pPr>
        <w:pStyle w:val="Heading3"/>
      </w:pPr>
      <w:r w:rsidRPr="00CD42D6">
        <w:t>Collaboration support</w:t>
      </w:r>
    </w:p>
    <w:p w:rsidR="002C39E4" w:rsidRPr="00CD42D6" w:rsidRDefault="00C34BB1" w:rsidP="00EA29B9">
      <w:pPr>
        <w:spacing w:after="120"/>
        <w:jc w:val="both"/>
      </w:pPr>
      <w:r w:rsidRPr="00CD42D6">
        <w:t>Software researchers have developed a number of shared virtual environments (SVEs) to support flexible spatial collaboration [</w:t>
      </w:r>
      <w:r w:rsidR="009458A6" w:rsidRPr="00CD42D6">
        <w:t>25</w:t>
      </w:r>
      <w:r w:rsidRPr="00CD42D6">
        <w:t>]</w:t>
      </w:r>
      <w:r w:rsidR="00EA29B9">
        <w:t>, which include</w:t>
      </w:r>
      <w:r w:rsidR="00EA29B9">
        <w:t xml:space="preserve"> mu</w:t>
      </w:r>
      <w:r w:rsidR="00EA29B9">
        <w:t xml:space="preserve">ltiple mental models as well as </w:t>
      </w:r>
      <w:r w:rsidR="00EA29B9">
        <w:t>multiple visual viewpoints, allow virtual reality to be applied in the earlier, more creative</w:t>
      </w:r>
      <w:r w:rsidR="00EA29B9">
        <w:t xml:space="preserve">, phases of the design process, </w:t>
      </w:r>
      <w:r w:rsidR="00EA29B9">
        <w:t xml:space="preserve">rather than just as a </w:t>
      </w:r>
      <w:r w:rsidR="00EA29B9">
        <w:t>walkthrough of the final design</w:t>
      </w:r>
      <w:r w:rsidRPr="00CD42D6">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There are shortcomings with most current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 previous methods can combine the LBS service and Tracking methed together in a single CAR.</w:t>
      </w:r>
    </w:p>
    <w:p w:rsidR="00F72206" w:rsidRPr="00CD42D6" w:rsidRDefault="003D1E34" w:rsidP="001717D0">
      <w:pPr>
        <w:autoSpaceDE w:val="0"/>
        <w:autoSpaceDN w:val="0"/>
        <w:adjustRightInd w:val="0"/>
        <w:spacing w:after="120" w:line="240" w:lineRule="auto"/>
        <w:jc w:val="both"/>
        <w:rPr>
          <w:noProof/>
        </w:rPr>
      </w:pPr>
      <w:r w:rsidRPr="00CD42D6">
        <w:rPr>
          <w:noProof/>
        </w:rPr>
        <w:t>In order to overcome these weakness, the collobrative AR application in moblie game should has the following charaterisitcs:</w:t>
      </w:r>
    </w:p>
    <w:p w:rsidR="000018E5" w:rsidRPr="0019645B" w:rsidRDefault="000018E5" w:rsidP="00DC3EFE">
      <w:pPr>
        <w:pStyle w:val="Heading2"/>
        <w:numPr>
          <w:ilvl w:val="0"/>
          <w:numId w:val="29"/>
        </w:numPr>
        <w:tabs>
          <w:tab w:val="left" w:pos="630"/>
        </w:tabs>
        <w:ind w:left="450" w:hanging="450"/>
        <w:rPr>
          <w:b/>
          <w:noProof/>
          <w:color w:val="auto"/>
        </w:rPr>
      </w:pPr>
      <w:r w:rsidRPr="0019645B">
        <w:rPr>
          <w:b/>
          <w:noProof/>
          <w:color w:val="auto"/>
        </w:rPr>
        <w:t>Quality of tracking</w:t>
      </w:r>
    </w:p>
    <w:p w:rsidR="00C712A3" w:rsidRPr="00CD42D6" w:rsidRDefault="00C712A3" w:rsidP="000018E5">
      <w:pPr>
        <w:jc w:val="both"/>
        <w:rPr>
          <w:noProof/>
        </w:rPr>
      </w:pPr>
      <w:r w:rsidRPr="00CD42D6">
        <w:rPr>
          <w:noProof/>
        </w:rPr>
        <w:t xml:space="preserve">Mobile phones are very inexpensive, attractive targets for AR, but have even more limited performance than the aforementioned Tablet PCs. Phones are embedded systems with severe limitations in both the computational facilities (low throughput, no floating point support) and </w:t>
      </w:r>
      <w:r w:rsidRPr="00CD42D6">
        <w:rPr>
          <w:noProof/>
        </w:rPr>
        <w:lastRenderedPageBreak/>
        <w:t>memory bandwidth (limited storage, slow memory, tiny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on the real world can potentially create a good deal of confusion if they interfere with the user's view of the real world and of each other. </w:t>
      </w:r>
      <w:r w:rsidR="000018E5" w:rsidRPr="00CD42D6">
        <w:rPr>
          <w:noProof/>
        </w:rPr>
        <w:t xml:space="preserve">Although the approximate tracking can be extremely useful, there are many applications that requir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sidRPr="00CD42D6">
        <w:rPr>
          <w:noProof/>
        </w:rPr>
        <w:t xml:space="preserve"> [22]</w:t>
      </w:r>
      <w:r w:rsidR="000018E5" w:rsidRPr="00CD42D6">
        <w:rPr>
          <w:noProof/>
        </w:rPr>
        <w:t xml:space="preserve">. </w:t>
      </w:r>
    </w:p>
    <w:p w:rsidR="00B918F1" w:rsidRPr="0019645B" w:rsidRDefault="00B918F1" w:rsidP="00DC3EFE">
      <w:pPr>
        <w:pStyle w:val="Heading2"/>
        <w:numPr>
          <w:ilvl w:val="0"/>
          <w:numId w:val="29"/>
        </w:numPr>
        <w:tabs>
          <w:tab w:val="left" w:pos="630"/>
        </w:tabs>
        <w:ind w:left="450" w:hanging="450"/>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Unlike the CAVE [1</w:t>
      </w:r>
      <w:r w:rsidR="006830DE">
        <w:rPr>
          <w:noProof/>
        </w:rPr>
        <w:t>2</w:t>
      </w:r>
      <w:r w:rsidR="00B918F1" w:rsidRPr="00CD42D6">
        <w:rPr>
          <w:noProof/>
        </w:rPr>
        <w:t xml:space="preserve">]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CD42D6">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independent, interaction can also be performed on a personal base. </w:t>
      </w:r>
      <w:r w:rsidR="00526B18" w:rsidRPr="00CD42D6">
        <w:rPr>
          <w:noProof/>
        </w:rPr>
        <w:t>How</w:t>
      </w:r>
      <w:r w:rsidR="003264D6" w:rsidRPr="00CD42D6">
        <w:rPr>
          <w:noProof/>
        </w:rPr>
        <w:t xml:space="preserve"> to keep human communication channels open, thus improving the quality of collab</w:t>
      </w:r>
      <w:r w:rsidR="00526B18" w:rsidRPr="00CD42D6">
        <w:rPr>
          <w:noProof/>
        </w:rPr>
        <w:t>oration is a big issue for the collaborateive AR games.</w:t>
      </w:r>
    </w:p>
    <w:p w:rsidR="00482101" w:rsidRPr="0019645B" w:rsidRDefault="00482101" w:rsidP="00DC3EFE">
      <w:pPr>
        <w:pStyle w:val="Heading2"/>
        <w:numPr>
          <w:ilvl w:val="0"/>
          <w:numId w:val="29"/>
        </w:numPr>
        <w:tabs>
          <w:tab w:val="left" w:pos="630"/>
        </w:tabs>
        <w:ind w:left="450" w:hanging="450"/>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482101">
      <w:pPr>
        <w:pStyle w:val="ListParagraph"/>
        <w:numPr>
          <w:ilvl w:val="0"/>
          <w:numId w:val="5"/>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The range of applications and services are limited, due to limits of the existing devices and displays used in them.</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Existing devices are difficult to use if you want to use your hands for another task or if you need them free.</w:t>
      </w:r>
    </w:p>
    <w:p w:rsidR="00482101" w:rsidRPr="00CD42D6" w:rsidRDefault="00482101" w:rsidP="00482101">
      <w:pPr>
        <w:pStyle w:val="ListParagraph"/>
        <w:numPr>
          <w:ilvl w:val="0"/>
          <w:numId w:val="5"/>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4E4D1C" w:rsidRPr="00CD42D6" w:rsidRDefault="004E4D1C" w:rsidP="002F7552">
      <w:pPr>
        <w:spacing w:after="120"/>
        <w:jc w:val="both"/>
        <w:rPr>
          <w:noProof/>
        </w:rPr>
      </w:pPr>
      <w:r w:rsidRPr="00CD42D6">
        <w:rPr>
          <w:noProof/>
        </w:rPr>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sidRPr="00CD42D6">
        <w:rPr>
          <w:noProof/>
        </w:rPr>
        <w:t xml:space="preserve"> The problem with many of the environment models created so far is that they often only contain geometric and physical data, so data about meanings etc. has to be added manually using keywords</w:t>
      </w:r>
      <w:r w:rsidR="00DD52F9" w:rsidRPr="00CD42D6">
        <w:rPr>
          <w:noProof/>
        </w:rPr>
        <w:t>.</w:t>
      </w:r>
    </w:p>
    <w:p w:rsidR="00614A6B" w:rsidRPr="0019645B" w:rsidRDefault="00614A6B" w:rsidP="00DC3EFE">
      <w:pPr>
        <w:pStyle w:val="Heading2"/>
        <w:numPr>
          <w:ilvl w:val="0"/>
          <w:numId w:val="29"/>
        </w:numPr>
        <w:tabs>
          <w:tab w:val="left" w:pos="630"/>
        </w:tabs>
        <w:ind w:left="450" w:hanging="450"/>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3" w:name="OLE_LINK16"/>
      <w:bookmarkStart w:id="54" w:name="OLE_LINK19"/>
      <w:r w:rsidRPr="00CD42D6">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w:t>
      </w:r>
      <w:r w:rsidRPr="00CD42D6">
        <w:rPr>
          <w:noProof/>
        </w:rPr>
        <w:lastRenderedPageBreak/>
        <w:t xml:space="preserve">utilize AR technologies, so that inherent characteristics of AR game do not impact user experience and </w:t>
      </w:r>
      <w:bookmarkEnd w:id="53"/>
      <w:bookmarkEnd w:id="54"/>
      <w:r w:rsidRPr="00CD42D6">
        <w:rPr>
          <w:noProof/>
        </w:rPr>
        <w:t>draw attention explicitly on design concepts [9].</w:t>
      </w:r>
    </w:p>
    <w:p w:rsidR="00507738" w:rsidRPr="00CD42D6" w:rsidRDefault="00507738" w:rsidP="00507738">
      <w:pPr>
        <w:spacing w:after="120"/>
        <w:jc w:val="both"/>
        <w:rPr>
          <w:noProof/>
        </w:rPr>
      </w:pPr>
      <w:r w:rsidRPr="00CD42D6">
        <w:rPr>
          <w:noProof/>
        </w:rPr>
        <w:t xml:space="preserve">With respect to players’ demand, game console makers have made effort to mix the reality and virtual reality. So Nintendo ‘Wii’, Sony ‘Move’ and Microsoft </w:t>
      </w:r>
      <w:r w:rsidRPr="00CD42D6">
        <w:rPr>
          <w:rFonts w:hint="eastAsia"/>
          <w:noProof/>
        </w:rPr>
        <w:t>‘</w:t>
      </w:r>
      <w:r w:rsidR="00FC56FD" w:rsidRPr="00CD42D6">
        <w:rPr>
          <w:noProof/>
        </w:rPr>
        <w:t xml:space="preserve">Kinect’ are developed. </w:t>
      </w:r>
      <w:r w:rsidRPr="00CD42D6">
        <w:rPr>
          <w:noProof/>
        </w:rPr>
        <w:t>Developed AR games were based on m</w:t>
      </w:r>
      <w:r w:rsidR="00B401CD" w:rsidRPr="00CD42D6">
        <w:rPr>
          <w:noProof/>
        </w:rPr>
        <w:t xml:space="preserve">otion recognition technologies. </w:t>
      </w:r>
      <w:r w:rsidRPr="00CD42D6">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sidRPr="00CD42D6">
        <w:rPr>
          <w:noProof/>
        </w:rPr>
        <w:t>evices cannot recognize gamers.</w:t>
      </w:r>
      <w:r w:rsidRPr="00CD42D6">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sidRPr="00CD42D6">
        <w:rPr>
          <w:noProof/>
        </w:rPr>
        <w:t xml:space="preserve"> [9]</w:t>
      </w:r>
      <w:r w:rsidRPr="00CD42D6">
        <w:rPr>
          <w:noProof/>
        </w:rPr>
        <w:t>. Finally, gamers cannot interact with game objects in 3D space. The game objects remain to be still locked in the monitor.</w:t>
      </w:r>
    </w:p>
    <w:p w:rsidR="00DB3D3A"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Aim</w:t>
      </w:r>
      <w:r w:rsidR="00ED733B" w:rsidRPr="00CD42D6">
        <w:rPr>
          <w:b/>
          <w:noProof/>
          <w:color w:val="auto"/>
        </w:rPr>
        <w:t>s</w:t>
      </w:r>
    </w:p>
    <w:p w:rsidR="00C66794" w:rsidRPr="00CD42D6" w:rsidRDefault="00A01C3B" w:rsidP="00C66794">
      <w:pPr>
        <w:tabs>
          <w:tab w:val="num" w:pos="720"/>
        </w:tabs>
        <w:spacing w:after="120"/>
        <w:jc w:val="both"/>
        <w:rPr>
          <w:noProof/>
        </w:rPr>
      </w:pPr>
      <w:r w:rsidRPr="00CD42D6">
        <w:rPr>
          <w:noProof/>
        </w:rPr>
        <w:t>The main aim</w:t>
      </w:r>
      <w:r w:rsidR="00C66794" w:rsidRPr="00CD42D6">
        <w:rPr>
          <w:noProof/>
        </w:rPr>
        <w:t>s</w:t>
      </w:r>
      <w:r w:rsidRPr="00CD42D6">
        <w:rPr>
          <w:noProof/>
        </w:rPr>
        <w:t xml:space="preserve"> of the paper </w:t>
      </w:r>
      <w:r w:rsidR="00C66794" w:rsidRPr="00CD42D6">
        <w:rPr>
          <w:noProof/>
        </w:rPr>
        <w:t>are as follows:</w:t>
      </w:r>
    </w:p>
    <w:p w:rsidR="00C66794" w:rsidRPr="00CD42D6" w:rsidRDefault="00C66794" w:rsidP="00C66794">
      <w:pPr>
        <w:pStyle w:val="ListParagraph"/>
        <w:numPr>
          <w:ilvl w:val="0"/>
          <w:numId w:val="17"/>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D27B2B">
      <w:pPr>
        <w:pStyle w:val="ListParagraph"/>
        <w:numPr>
          <w:ilvl w:val="0"/>
          <w:numId w:val="17"/>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Pr="00CD42D6" w:rsidRDefault="00D27B2B" w:rsidP="00D27B2B">
      <w:pPr>
        <w:pStyle w:val="ListParagraph"/>
        <w:numPr>
          <w:ilvl w:val="0"/>
          <w:numId w:val="17"/>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Then, we analyze the result and adjust the system for maximize user satisfaction and immersion.</w:t>
      </w:r>
    </w:p>
    <w:p w:rsidR="007E42CE" w:rsidRPr="00CD42D6" w:rsidRDefault="00DB3D3A" w:rsidP="00C35773">
      <w:pPr>
        <w:pStyle w:val="Heading1"/>
        <w:numPr>
          <w:ilvl w:val="0"/>
          <w:numId w:val="26"/>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I </w:t>
      </w:r>
      <w:r w:rsidR="00882E86" w:rsidRPr="00CD42D6">
        <w:rPr>
          <w:noProof/>
        </w:rPr>
        <w:t>will</w:t>
      </w:r>
      <w:r w:rsidR="00260019" w:rsidRPr="00CD42D6">
        <w:rPr>
          <w:noProof/>
        </w:rPr>
        <w:t xml:space="preserve"> provide a comprehensive review of analyzing various tracking methods, interaction techniques and user interfaces in AR, which are very important areas for future research. </w:t>
      </w:r>
      <w:r w:rsidR="00882E86" w:rsidRPr="00CD42D6">
        <w:rPr>
          <w:noProof/>
        </w:rPr>
        <w:t>Then</w:t>
      </w:r>
      <w:r w:rsidR="00656317" w:rsidRPr="00CD42D6">
        <w:rPr>
          <w:noProof/>
        </w:rPr>
        <w:t>, 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I focus specifically on the important topics of AR tracking, interaction</w:t>
      </w:r>
      <w:r w:rsidR="007555BA" w:rsidRPr="00CD42D6">
        <w:rPr>
          <w:noProof/>
        </w:rPr>
        <w:t>,</w:t>
      </w:r>
      <w:r w:rsidR="008D5567" w:rsidRPr="00CD42D6">
        <w:rPr>
          <w:noProof/>
        </w:rPr>
        <w:t xml:space="preserve"> and</w:t>
      </w:r>
      <w:r w:rsidR="00656317" w:rsidRPr="00CD42D6">
        <w:rPr>
          <w:noProof/>
        </w:rPr>
        <w:t xml:space="preserve"> display technology, discussing research developments, the main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After the implementation, there is also a evaluation precedure. The evaluation focused on both the functionality of the system and the interaction 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Pr="00CD42D6" w:rsidRDefault="00CD3078" w:rsidP="00C35773">
      <w:pPr>
        <w:pStyle w:val="Heading1"/>
        <w:numPr>
          <w:ilvl w:val="0"/>
          <w:numId w:val="26"/>
        </w:numPr>
        <w:spacing w:after="120"/>
        <w:ind w:left="270" w:hanging="270"/>
        <w:jc w:val="both"/>
        <w:rPr>
          <w:b/>
          <w:noProof/>
          <w:color w:val="auto"/>
        </w:rPr>
      </w:pPr>
      <w:r w:rsidRPr="00CD42D6">
        <w:rPr>
          <w:b/>
          <w:noProof/>
          <w:color w:val="auto"/>
        </w:rPr>
        <w:lastRenderedPageBreak/>
        <w:t>Project Plan</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CD42D6" w:rsidRDefault="009223D8" w:rsidP="00732534">
      <w:pPr>
        <w:pStyle w:val="ListParagraph"/>
        <w:spacing w:after="120"/>
        <w:ind w:left="1800" w:firstLine="360"/>
        <w:jc w:val="both"/>
      </w:pPr>
      <w:r w:rsidRPr="00CD42D6">
        <w:t>Table</w:t>
      </w:r>
      <w:r w:rsidR="00732534" w:rsidRPr="00CD42D6">
        <w:t xml:space="preserve"> 2: Proposal Research and Writing Timetable</w:t>
      </w:r>
    </w:p>
    <w:p w:rsidR="00732534" w:rsidRPr="00CD42D6" w:rsidRDefault="00732534" w:rsidP="00E72F7C"/>
    <w:p w:rsidR="006B60FB" w:rsidRPr="00CD42D6" w:rsidRDefault="007E42CE" w:rsidP="003933B8">
      <w:pPr>
        <w:pStyle w:val="Heading1"/>
        <w:spacing w:after="120"/>
        <w:jc w:val="both"/>
        <w:rPr>
          <w:b/>
          <w:noProof/>
          <w:color w:val="auto"/>
        </w:rPr>
      </w:pPr>
      <w:r w:rsidRPr="00CD42D6">
        <w:rPr>
          <w:b/>
          <w:noProof/>
          <w:color w:val="auto"/>
        </w:rPr>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5" w:name="OLE_LINK58"/>
      <w:bookmarkStart w:id="56" w:name="OLE_LINK59"/>
      <w:bookmarkStart w:id="57" w:name="OLE_LINK73"/>
      <w:bookmarkStart w:id="58" w:name="OLE_LINK74"/>
      <w:bookmarkStart w:id="59" w:name="OLE_LINK70"/>
      <w:bookmarkStart w:id="60" w:name="OLE_LINK71"/>
      <w:bookmarkStart w:id="61" w:name="OLE_LINK72"/>
      <w:r w:rsidRPr="00602088">
        <w:t xml:space="preserve">Azuma, R. T. (1997). A survey of augmented reality. Presence: </w:t>
      </w:r>
      <w:proofErr w:type="spellStart"/>
      <w:r w:rsidRPr="00602088">
        <w:t>Teleoperators</w:t>
      </w:r>
      <w:proofErr w:type="spellEnd"/>
      <w:r w:rsidRPr="00602088">
        <w:t xml:space="preserve"> and Virtual Environments, 6(4), 355-385.</w:t>
      </w:r>
      <w:r w:rsidRPr="00CD42D6">
        <w:t xml:space="preserve"> </w:t>
      </w:r>
    </w:p>
    <w:p w:rsidR="00C66132" w:rsidRPr="00C66132" w:rsidRDefault="00C66132" w:rsidP="00C66132">
      <w:pPr>
        <w:pStyle w:val="ListParagraph"/>
        <w:numPr>
          <w:ilvl w:val="0"/>
          <w:numId w:val="1"/>
        </w:numPr>
        <w:spacing w:after="120"/>
        <w:jc w:val="both"/>
      </w:pPr>
      <w:bookmarkStart w:id="62" w:name="OLE_LINK1"/>
      <w:bookmarkStart w:id="63" w:name="OLE_LINK2"/>
      <w:proofErr w:type="spellStart"/>
      <w:r w:rsidRPr="00C66132">
        <w:t>Szalavári</w:t>
      </w:r>
      <w:proofErr w:type="spellEnd"/>
      <w:r w:rsidRPr="00C66132">
        <w:t xml:space="preserve">, Z., </w:t>
      </w:r>
      <w:proofErr w:type="spellStart"/>
      <w:r w:rsidRPr="00C66132">
        <w:t>Schmalstieg</w:t>
      </w:r>
      <w:proofErr w:type="spellEnd"/>
      <w:r w:rsidRPr="00C66132">
        <w:t xml:space="preserve">, D., </w:t>
      </w:r>
      <w:proofErr w:type="spellStart"/>
      <w:r w:rsidRPr="00C66132">
        <w:t>Fuhrmann</w:t>
      </w:r>
      <w:proofErr w:type="spellEnd"/>
      <w:r w:rsidRPr="00C66132">
        <w:t xml:space="preserve">, A., &amp; </w:t>
      </w:r>
      <w:proofErr w:type="spellStart"/>
      <w:r w:rsidRPr="00C66132">
        <w:t>Gervautz</w:t>
      </w:r>
      <w:proofErr w:type="spellEnd"/>
      <w:r w:rsidRPr="00C66132">
        <w:t>, M. (1998). “</w:t>
      </w:r>
      <w:proofErr w:type="spellStart"/>
      <w:r w:rsidRPr="00C66132">
        <w:t>Studierstube</w:t>
      </w:r>
      <w:proofErr w:type="spellEnd"/>
      <w:r w:rsidRPr="00C66132">
        <w:t xml:space="preserve">”: An </w:t>
      </w:r>
      <w:proofErr w:type="spellStart"/>
      <w:r>
        <w:rPr>
          <w:rFonts w:hint="eastAsia"/>
        </w:rPr>
        <w:t>e</w:t>
      </w:r>
      <w:r>
        <w:t>nvironme-nt</w:t>
      </w:r>
      <w:proofErr w:type="spellEnd"/>
      <w:r>
        <w:t xml:space="preserve"> </w:t>
      </w:r>
      <w:r w:rsidRPr="00C66132">
        <w:t>for collaboration in augmented reality. Virtual Reality, 3(1), 37-48. doi:10.1007/BF01409796</w:t>
      </w:r>
    </w:p>
    <w:p w:rsidR="00B2334B" w:rsidRPr="00B2334B" w:rsidRDefault="00B2334B" w:rsidP="00B2334B">
      <w:pPr>
        <w:pStyle w:val="ListParagraph"/>
        <w:numPr>
          <w:ilvl w:val="0"/>
          <w:numId w:val="1"/>
        </w:numPr>
        <w:spacing w:after="120"/>
        <w:jc w:val="both"/>
      </w:pPr>
      <w:bookmarkStart w:id="64" w:name="OLE_LINK90"/>
      <w:bookmarkStart w:id="65" w:name="OLE_LINK91"/>
      <w:bookmarkEnd w:id="55"/>
      <w:bookmarkEnd w:id="56"/>
      <w:bookmarkEnd w:id="62"/>
      <w:bookmarkEnd w:id="63"/>
      <w:proofErr w:type="spellStart"/>
      <w:r w:rsidRPr="00B2334B">
        <w:t>Billinghurst</w:t>
      </w:r>
      <w:proofErr w:type="spellEnd"/>
      <w:r w:rsidRPr="00B2334B">
        <w:t xml:space="preserve">, M., </w:t>
      </w:r>
      <w:proofErr w:type="spellStart"/>
      <w:r w:rsidRPr="00B2334B">
        <w:t>Weghorst</w:t>
      </w:r>
      <w:proofErr w:type="spellEnd"/>
      <w:r w:rsidRPr="00B2334B">
        <w:t>, S., &amp; Furness III, T. (1998). Shared space: An augmented reality approach for computer supported collaborative work. Virtual Reality, 3(1), 25-36. doi:10.1007/BF01409795</w:t>
      </w:r>
    </w:p>
    <w:bookmarkEnd w:id="64"/>
    <w:bookmarkEnd w:id="65"/>
    <w:p w:rsidR="00276F34" w:rsidRPr="00CD42D6" w:rsidRDefault="004E17EF" w:rsidP="00E340CC">
      <w:pPr>
        <w:pStyle w:val="ListParagraph"/>
        <w:numPr>
          <w:ilvl w:val="0"/>
          <w:numId w:val="1"/>
        </w:numPr>
        <w:spacing w:after="120"/>
        <w:jc w:val="both"/>
      </w:pPr>
      <w:proofErr w:type="spellStart"/>
      <w:r w:rsidRPr="00CD42D6">
        <w:t>Datcu</w:t>
      </w:r>
      <w:proofErr w:type="spellEnd"/>
      <w:r w:rsidRPr="00CD42D6">
        <w:t xml:space="preserve">, D., </w:t>
      </w:r>
      <w:proofErr w:type="spellStart"/>
      <w:r w:rsidRPr="00CD42D6">
        <w:t>Lukosch</w:t>
      </w:r>
      <w:proofErr w:type="spellEnd"/>
      <w:r w:rsidRPr="00CD42D6">
        <w:t xml:space="preserve">, S., &amp; </w:t>
      </w:r>
      <w:proofErr w:type="spellStart"/>
      <w:r w:rsidRPr="00CD42D6">
        <w:t>Lukosch</w:t>
      </w:r>
      <w:proofErr w:type="spellEnd"/>
      <w:r w:rsidRPr="00CD42D6">
        <w:t>, H. (2016). A Collaborative Game to Study Presence and Situational Awareness in a Physical and an Augmented Reality Environment. Journal of Universal Computer Science, 22(2), 247-270.</w:t>
      </w:r>
    </w:p>
    <w:p w:rsidR="00E340CC" w:rsidRPr="00CD42D6" w:rsidRDefault="00EE2A78" w:rsidP="00E340CC">
      <w:pPr>
        <w:pStyle w:val="ListParagraph"/>
        <w:numPr>
          <w:ilvl w:val="0"/>
          <w:numId w:val="1"/>
        </w:numPr>
        <w:spacing w:after="120"/>
        <w:jc w:val="both"/>
      </w:pPr>
      <w:r w:rsidRPr="00CD42D6">
        <w:t xml:space="preserve">M. </w:t>
      </w:r>
      <w:proofErr w:type="spellStart"/>
      <w:r w:rsidRPr="00CD42D6">
        <w:t>Billinghurst</w:t>
      </w:r>
      <w:proofErr w:type="spellEnd"/>
      <w:r w:rsidR="00E340CC" w:rsidRPr="00CD42D6">
        <w:t>, &amp; Kato, H. (2002). Collaborative augmented reality. NEW YORK: ACM. doi:10.1145/514236.514265</w:t>
      </w:r>
    </w:p>
    <w:p w:rsidR="00F72206" w:rsidRPr="00CD42D6" w:rsidRDefault="00F56505" w:rsidP="00E340CC">
      <w:pPr>
        <w:pStyle w:val="ListParagraph"/>
        <w:numPr>
          <w:ilvl w:val="0"/>
          <w:numId w:val="1"/>
        </w:numPr>
        <w:spacing w:after="120"/>
        <w:jc w:val="both"/>
      </w:pPr>
      <w:proofErr w:type="spellStart"/>
      <w:r w:rsidRPr="00CD42D6">
        <w:t>Amberā</w:t>
      </w:r>
      <w:proofErr w:type="spellEnd"/>
      <w:r w:rsidRPr="00CD42D6">
        <w:t xml:space="preserve"> Cruz. Social media ​stats behind Pokémon Go's success.</w:t>
      </w:r>
      <w:r w:rsidR="00EE44E6" w:rsidRPr="00CD42D6">
        <w:t xml:space="preserve"> (2016).</w:t>
      </w:r>
      <w:r w:rsidRPr="00CD42D6">
        <w:t xml:space="preserve"> </w:t>
      </w:r>
      <w:r w:rsidR="00EE44E6" w:rsidRPr="00CD42D6">
        <w:t xml:space="preserve">Retrieved from </w:t>
      </w:r>
      <w:r w:rsidR="009055FA" w:rsidRPr="00CD42D6">
        <w:t>http://ww-w.pcworld.idg.com.au/article/604606/social-media-stats-behind-pok-mon-go success.html</w:t>
      </w:r>
    </w:p>
    <w:p w:rsidR="009055FA" w:rsidRPr="00CD42D6" w:rsidRDefault="00CD25DA" w:rsidP="00CD25DA">
      <w:pPr>
        <w:pStyle w:val="ListParagraph"/>
        <w:numPr>
          <w:ilvl w:val="0"/>
          <w:numId w:val="1"/>
        </w:numPr>
        <w:spacing w:after="120"/>
        <w:jc w:val="both"/>
      </w:pPr>
      <w:bookmarkStart w:id="66" w:name="OLE_LINK92"/>
      <w:bookmarkStart w:id="67" w:name="OLE_LINK93"/>
      <w:r w:rsidRPr="00CD42D6">
        <w:t xml:space="preserve">Dong, S., </w:t>
      </w:r>
      <w:proofErr w:type="spellStart"/>
      <w:r w:rsidRPr="00CD42D6">
        <w:t>Behzadan</w:t>
      </w:r>
      <w:proofErr w:type="spellEnd"/>
      <w:r w:rsidRPr="00CD42D6">
        <w:t xml:space="preserve">, A. H., Chen, F., &amp; </w:t>
      </w:r>
      <w:proofErr w:type="spellStart"/>
      <w:r w:rsidRPr="00CD42D6">
        <w:t>Kamat</w:t>
      </w:r>
      <w:proofErr w:type="spellEnd"/>
      <w:r w:rsidRPr="00CD42D6">
        <w:t xml:space="preserve">, V. R. (2013). Collaborative visualization of engineering processes using tabletop augmented reality. Advances in Engineering Software,55, 45-55. </w:t>
      </w:r>
      <w:proofErr w:type="spellStart"/>
      <w:r w:rsidRPr="00CD42D6">
        <w:t>doi</w:t>
      </w:r>
      <w:proofErr w:type="spellEnd"/>
      <w:r w:rsidRPr="00CD42D6">
        <w:t>: 10.1016/j.advengsoft.2012.09.001</w:t>
      </w:r>
    </w:p>
    <w:bookmarkEnd w:id="66"/>
    <w:bookmarkEnd w:id="67"/>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68" w:name="OLE_LINK7"/>
      <w:bookmarkStart w:id="69" w:name="OLE_LINK8"/>
      <w:r w:rsidRPr="00CD42D6">
        <w:rPr>
          <w:noProof/>
        </w:rPr>
        <w:t>Yokoya</w:t>
      </w:r>
      <w:bookmarkEnd w:id="68"/>
      <w:bookmarkEnd w:id="69"/>
      <w:r w:rsidRPr="00CD42D6">
        <w:rPr>
          <w:noProof/>
        </w:rPr>
        <w:t>, N. (2000). SeamlessDesign for 3D object creation. Ieee Multimedia, 7(1), 22-33. doi:10.1109/93.839308</w:t>
      </w:r>
    </w:p>
    <w:p w:rsidR="0007565D" w:rsidRPr="00CD42D6" w:rsidRDefault="00FA46C2" w:rsidP="00346C74">
      <w:pPr>
        <w:pStyle w:val="ListParagraph"/>
        <w:numPr>
          <w:ilvl w:val="0"/>
          <w:numId w:val="1"/>
        </w:numPr>
        <w:spacing w:after="120"/>
        <w:jc w:val="both"/>
        <w:rPr>
          <w:noProof/>
        </w:rPr>
      </w:pPr>
      <w:r w:rsidRPr="00CD42D6">
        <w:rPr>
          <w:noProof/>
        </w:rPr>
        <w:t>Moon, K., Sang, J., &amp; Woo, W. (2014). Designing AR game enhancing interactivity between virtual objects and hand for overcoming space limit. Paper presented at the , 8526(2) 200-209.</w:t>
      </w:r>
      <w:r w:rsidR="00346C74" w:rsidRPr="00CD42D6">
        <w:rPr>
          <w:noProof/>
        </w:rPr>
        <w:t>doi:10.10-07</w:t>
      </w:r>
      <w:r w:rsidRPr="00CD42D6">
        <w:rPr>
          <w:noProof/>
        </w:rPr>
        <w:t>/978-3-319-07464-1_19</w:t>
      </w:r>
    </w:p>
    <w:p w:rsidR="00B337D4" w:rsidRPr="00CD42D6" w:rsidRDefault="00B84835" w:rsidP="008E18E3">
      <w:pPr>
        <w:pStyle w:val="ListParagraph"/>
        <w:numPr>
          <w:ilvl w:val="0"/>
          <w:numId w:val="1"/>
        </w:numPr>
        <w:spacing w:after="120"/>
        <w:jc w:val="both"/>
        <w:rPr>
          <w:noProof/>
        </w:rPr>
      </w:pPr>
      <w:r w:rsidRPr="00CD42D6">
        <w:rPr>
          <w:noProof/>
        </w:rPr>
        <w:t xml:space="preserve">Bryson, S., &amp; Gerald-Yamasaki, M. (1992). </w:t>
      </w:r>
      <w:bookmarkStart w:id="70" w:name="OLE_LINK17"/>
      <w:bookmarkStart w:id="71" w:name="OLE_LINK18"/>
      <w:r w:rsidRPr="00CD42D6">
        <w:rPr>
          <w:noProof/>
        </w:rPr>
        <w:t>The distributed virtual windtunnel</w:t>
      </w:r>
      <w:bookmarkEnd w:id="70"/>
      <w:bookmarkEnd w:id="71"/>
      <w:r w:rsidRPr="00CD42D6">
        <w:rPr>
          <w:noProof/>
        </w:rPr>
        <w:t>. Paper presented at the 275-284. doi:10.1109/SUPERC.1992.236675</w:t>
      </w:r>
    </w:p>
    <w:p w:rsidR="00DC34BB" w:rsidRPr="00CD42D6" w:rsidRDefault="00B337D4" w:rsidP="00B337D4">
      <w:pPr>
        <w:pStyle w:val="ListParagraph"/>
        <w:numPr>
          <w:ilvl w:val="0"/>
          <w:numId w:val="1"/>
        </w:numPr>
        <w:spacing w:after="120"/>
        <w:jc w:val="both"/>
        <w:rPr>
          <w:noProof/>
        </w:rPr>
      </w:pPr>
      <w:bookmarkStart w:id="72" w:name="OLE_LINK75"/>
      <w:bookmarkStart w:id="73" w:name="OLE_LINK76"/>
      <w:bookmarkEnd w:id="57"/>
      <w:bookmarkEnd w:id="58"/>
      <w:r w:rsidRPr="00CD42D6">
        <w:rPr>
          <w:noProof/>
        </w:rPr>
        <w:t>Fahlén, L., Brown, C., Ståhl, O., &amp; Carlsson, C. (1993). A space based model for user interaction in shared synthetic environments. Paper presented at the 43-48. doi:10.1145/169059.169068</w:t>
      </w:r>
    </w:p>
    <w:p w:rsidR="00070068" w:rsidRDefault="00DC34BB" w:rsidP="001D4C4D">
      <w:pPr>
        <w:pStyle w:val="ListParagraph"/>
        <w:numPr>
          <w:ilvl w:val="0"/>
          <w:numId w:val="1"/>
        </w:numPr>
        <w:spacing w:after="120"/>
        <w:jc w:val="both"/>
        <w:rPr>
          <w:noProof/>
        </w:rPr>
      </w:pPr>
      <w:r w:rsidRPr="00CD42D6">
        <w:rPr>
          <w:noProof/>
        </w:rPr>
        <w:t>Cruz-Neira, C., Sandin, D., &amp; DeFanti, T. (1993). Surround-screen projection-based virtual reality: The design and implementation of the CAVE. Paper presented at the 135-142.</w:t>
      </w:r>
      <w:r w:rsidR="001D4C4D" w:rsidRPr="00CD42D6">
        <w:rPr>
          <w:noProof/>
        </w:rPr>
        <w:t>doi:10.1145/166117. 1</w:t>
      </w:r>
      <w:r w:rsidRPr="00CD42D6">
        <w:rPr>
          <w:noProof/>
        </w:rPr>
        <w:t xml:space="preserve">66134 </w:t>
      </w:r>
      <w:bookmarkStart w:id="74" w:name="OLE_LINK82"/>
      <w:bookmarkStart w:id="75" w:name="OLE_LINK83"/>
      <w:bookmarkEnd w:id="72"/>
      <w:bookmarkEnd w:id="73"/>
    </w:p>
    <w:p w:rsidR="00F03514" w:rsidRDefault="00070068" w:rsidP="00F03514">
      <w:pPr>
        <w:pStyle w:val="ListParagraph"/>
        <w:numPr>
          <w:ilvl w:val="0"/>
          <w:numId w:val="1"/>
        </w:numPr>
        <w:spacing w:after="120"/>
        <w:jc w:val="both"/>
        <w:rPr>
          <w:noProof/>
        </w:rPr>
      </w:pPr>
      <w:r w:rsidRPr="00070068">
        <w:rPr>
          <w:noProof/>
        </w:rPr>
        <w:lastRenderedPageBreak/>
        <w:t>Klein, G., &amp; Drummond, T. (2004). Sensor fusion and occlusion refinement for tablet-based AR. Paper presented at the 38-47. doi:10.1109/ISMAR.2004.54</w:t>
      </w:r>
      <w:bookmarkStart w:id="76" w:name="OLE_LINK79"/>
      <w:bookmarkEnd w:id="74"/>
      <w:bookmarkEnd w:id="75"/>
      <w:r w:rsidR="00F03514" w:rsidRPr="00F03514">
        <w:rPr>
          <w:noProof/>
        </w:rPr>
        <w:t xml:space="preserve"> </w:t>
      </w:r>
    </w:p>
    <w:p w:rsidR="00F03514" w:rsidRDefault="00F03514" w:rsidP="00F03514">
      <w:pPr>
        <w:pStyle w:val="ListParagraph"/>
        <w:numPr>
          <w:ilvl w:val="0"/>
          <w:numId w:val="1"/>
        </w:numPr>
        <w:spacing w:after="120"/>
        <w:jc w:val="both"/>
        <w:rPr>
          <w:noProof/>
        </w:rPr>
      </w:pPr>
      <w:r w:rsidRPr="00F03514">
        <w:rPr>
          <w:noProof/>
        </w:rPr>
        <w:t>Krüger, W., Kruger, W., Bohn, C., Fröhlich, B., Frohlich, B., Schuth, H., . . . Wesche, G. (1995). The responsive workbench: A virtual work environment. Computer, 28(7), 42-48.</w:t>
      </w:r>
      <w:r>
        <w:rPr>
          <w:noProof/>
        </w:rPr>
        <w:t xml:space="preserve"> doi:10.1190/2.3910-40</w:t>
      </w:r>
    </w:p>
    <w:p w:rsidR="005E6C37" w:rsidRPr="005E6C37" w:rsidRDefault="005E6C37" w:rsidP="005E6C37">
      <w:pPr>
        <w:pStyle w:val="ListParagraph"/>
        <w:numPr>
          <w:ilvl w:val="0"/>
          <w:numId w:val="1"/>
        </w:numPr>
        <w:spacing w:after="120"/>
        <w:jc w:val="both"/>
        <w:rPr>
          <w:noProof/>
        </w:rPr>
      </w:pPr>
      <w:r w:rsidRPr="005E6C37">
        <w:rPr>
          <w:noProof/>
        </w:rPr>
        <w:t>Fitzmaurice, G. (1993). Situated information spaces and spatially aware palmtop computers. NEW YORK: ACM. doi:10.1145/159544.159566</w:t>
      </w:r>
    </w:p>
    <w:p w:rsidR="00E340CC" w:rsidRPr="00CD42D6" w:rsidRDefault="005E6C37" w:rsidP="005E6C37">
      <w:pPr>
        <w:pStyle w:val="ListParagraph"/>
        <w:numPr>
          <w:ilvl w:val="0"/>
          <w:numId w:val="1"/>
        </w:numPr>
        <w:spacing w:after="120"/>
        <w:jc w:val="both"/>
        <w:rPr>
          <w:noProof/>
        </w:rPr>
      </w:pPr>
      <w:r w:rsidRPr="00CD42D6">
        <w:rPr>
          <w:noProof/>
        </w:rPr>
        <w:t xml:space="preserve"> </w:t>
      </w:r>
      <w:r w:rsidR="00E340CC" w:rsidRPr="00CD42D6">
        <w:rPr>
          <w:noProof/>
        </w:rPr>
        <w:t>Henrysson, A., Ollila, M., &amp; Billinghurst, M. (2005). Mobile phone based AR scene assembly. Paper presented at the , 154 95-102. doi:10.1145/1149488.1149504</w:t>
      </w:r>
    </w:p>
    <w:p w:rsidR="00C60E3E" w:rsidRPr="00C60E3E" w:rsidRDefault="00C60E3E" w:rsidP="00C60E3E">
      <w:pPr>
        <w:pStyle w:val="ListParagraph"/>
        <w:numPr>
          <w:ilvl w:val="0"/>
          <w:numId w:val="1"/>
        </w:numPr>
        <w:spacing w:after="120"/>
        <w:jc w:val="both"/>
        <w:rPr>
          <w:noProof/>
        </w:rPr>
      </w:pPr>
      <w:r w:rsidRPr="00C60E3E">
        <w:rPr>
          <w:noProof/>
        </w:rPr>
        <w:t>Takacs, G., Chandrasekhar, V., Gelfand, N., Xiong, Y., Chen, W., Bismpigiannis, T., Girod, B. (2008). Outdoors augmented reality on mobile phone using loxel-based visual feature organization. Paper presented at the 427-434. doi:10.1145/1460096.1460165</w:t>
      </w:r>
    </w:p>
    <w:p w:rsidR="00392274" w:rsidRPr="00CD42D6" w:rsidRDefault="00C60E3E" w:rsidP="00C60E3E">
      <w:pPr>
        <w:pStyle w:val="ListParagraph"/>
        <w:numPr>
          <w:ilvl w:val="0"/>
          <w:numId w:val="1"/>
        </w:numPr>
        <w:spacing w:after="120"/>
        <w:jc w:val="both"/>
        <w:rPr>
          <w:noProof/>
        </w:rPr>
      </w:pPr>
      <w:r w:rsidRPr="00CD42D6">
        <w:rPr>
          <w:noProof/>
        </w:rPr>
        <w:t xml:space="preserve"> </w:t>
      </w:r>
      <w:r w:rsidR="00064DA7" w:rsidRPr="00CD42D6">
        <w:rPr>
          <w:noProof/>
        </w:rPr>
        <w:t xml:space="preserve">Zlatanova, S., &amp; Verbree, E. (2004). </w:t>
      </w:r>
      <w:bookmarkStart w:id="77" w:name="OLE_LINK20"/>
      <w:bookmarkStart w:id="78" w:name="OLE_LINK21"/>
      <w:r w:rsidR="00064DA7" w:rsidRPr="00CD42D6">
        <w:rPr>
          <w:noProof/>
        </w:rPr>
        <w:t>User tracking as an alternative positioning technique for LBS</w:t>
      </w:r>
      <w:bookmarkEnd w:id="77"/>
      <w:bookmarkEnd w:id="78"/>
      <w:r w:rsidR="00064DA7"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t>Fischer, J., Eichler, M., Bartz, D., &amp; Straßer, W. (2007). A hybrid tracking method for surgical augmented reality. Computers &amp; Graphics, 31(1), 39-52. doi:10.1016/j.cag.2006.09.007</w:t>
      </w:r>
    </w:p>
    <w:p w:rsidR="00FC4FF0" w:rsidRPr="00CD42D6" w:rsidRDefault="00FC4FF0" w:rsidP="00FC4FF0">
      <w:pPr>
        <w:pStyle w:val="ListParagraph"/>
        <w:numPr>
          <w:ilvl w:val="0"/>
          <w:numId w:val="1"/>
        </w:numPr>
        <w:spacing w:after="120"/>
        <w:jc w:val="both"/>
        <w:rPr>
          <w:noProof/>
        </w:rPr>
      </w:pPr>
      <w:bookmarkStart w:id="79" w:name="OLE_LINK30"/>
      <w:bookmarkStart w:id="80" w:name="OLE_LINK31"/>
      <w:r w:rsidRPr="00CD42D6">
        <w:rPr>
          <w:noProof/>
        </w:rPr>
        <w:t>Wagner, D., Reitmayr, G., Mulloni, A., Drummond, T., &amp; Schmalstieg, D. (2008). Pose tracking from natural features on mobile phones. Paper presented at the 125-134.doi:10.1109/ISMAR.2008.463 7338</w:t>
      </w:r>
    </w:p>
    <w:p w:rsidR="00751601" w:rsidRPr="00CD42D6" w:rsidRDefault="00751601" w:rsidP="00751601">
      <w:pPr>
        <w:pStyle w:val="ListParagraph"/>
        <w:numPr>
          <w:ilvl w:val="0"/>
          <w:numId w:val="1"/>
        </w:numPr>
        <w:spacing w:after="120"/>
        <w:jc w:val="both"/>
        <w:rPr>
          <w:noProof/>
        </w:rPr>
      </w:pPr>
      <w:bookmarkStart w:id="81" w:name="OLE_LINK84"/>
      <w:bookmarkStart w:id="82" w:name="OLE_LINK85"/>
      <w:bookmarkEnd w:id="79"/>
      <w:bookmarkEnd w:id="80"/>
      <w:r w:rsidRPr="00CD42D6">
        <w:rPr>
          <w:noProof/>
        </w:rPr>
        <w:t>Gausemeier, J., Fruend, J., Matysczok, C., Bruederlin, B., &amp; Beier, D. (2003). Development of a real time image based object recognition method for mobile AR-devices. Paper presented at the 133-139. doi:10.1145/602330.602355</w:t>
      </w:r>
    </w:p>
    <w:bookmarkEnd w:id="81"/>
    <w:bookmarkEnd w:id="82"/>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Personal Technologies, 1(4), 208-217. doi:10.1007/BF01682023</w:t>
      </w:r>
    </w:p>
    <w:p w:rsidR="005F4841" w:rsidRDefault="005F4841" w:rsidP="00CA0A79">
      <w:pPr>
        <w:pStyle w:val="ListParagraph"/>
        <w:numPr>
          <w:ilvl w:val="0"/>
          <w:numId w:val="1"/>
        </w:numPr>
        <w:spacing w:after="120"/>
        <w:jc w:val="both"/>
        <w:rPr>
          <w:noProof/>
        </w:rPr>
      </w:pPr>
      <w:r w:rsidRPr="005F4841">
        <w:rPr>
          <w:noProof/>
        </w:rPr>
        <w:t>Reitmayr, G., &amp; Schmalstieg, D. (2004). Collaborative augmented reality for outdoor navigation and information browsing (pp. 31-41). na.</w:t>
      </w:r>
      <w:r w:rsidRPr="00CD42D6">
        <w:rPr>
          <w:noProof/>
        </w:rPr>
        <w:t xml:space="preserve"> </w:t>
      </w:r>
    </w:p>
    <w:p w:rsidR="00CA0A79" w:rsidRPr="00CD42D6" w:rsidRDefault="00CA0A79" w:rsidP="00CA0A79">
      <w:pPr>
        <w:pStyle w:val="ListParagraph"/>
        <w:numPr>
          <w:ilvl w:val="0"/>
          <w:numId w:val="1"/>
        </w:numPr>
        <w:spacing w:after="120"/>
        <w:jc w:val="both"/>
        <w:rPr>
          <w:noProof/>
        </w:rPr>
      </w:pPr>
      <w:r w:rsidRPr="00CD42D6">
        <w:rPr>
          <w:noProof/>
        </w:rPr>
        <w:t>Regenbrecht, H., &amp; Wagner, M. (2002). Interaction in a collaborative augmented reality environment. Paper presented at the 504-505. doi:10.1145/506443.506451</w:t>
      </w:r>
    </w:p>
    <w:p w:rsidR="00A80FA2" w:rsidRPr="00A80FA2" w:rsidRDefault="00A80FA2" w:rsidP="00A80FA2">
      <w:pPr>
        <w:pStyle w:val="ListParagraph"/>
        <w:numPr>
          <w:ilvl w:val="0"/>
          <w:numId w:val="1"/>
        </w:numPr>
        <w:spacing w:after="120"/>
        <w:jc w:val="both"/>
        <w:rPr>
          <w:noProof/>
        </w:rPr>
      </w:pPr>
      <w:bookmarkStart w:id="83" w:name="OLE_LINK80"/>
      <w:bookmarkStart w:id="84" w:name="OLE_LINK81"/>
      <w:bookmarkStart w:id="85" w:name="OLE_LINK9"/>
      <w:bookmarkStart w:id="86" w:name="OLE_LINK10"/>
      <w:r w:rsidRPr="00A80FA2">
        <w:rPr>
          <w:noProof/>
        </w:rPr>
        <w:t xml:space="preserve">Leigh, J., Johnson, A. E., </w:t>
      </w:r>
      <w:proofErr w:type="spellStart"/>
      <w:r w:rsidRPr="00A80FA2">
        <w:rPr>
          <w:noProof/>
        </w:rPr>
        <w:t>Vasilakis</w:t>
      </w:r>
      <w:proofErr w:type="spellEnd"/>
      <w:r w:rsidRPr="00A80FA2">
        <w:rPr>
          <w:noProof/>
        </w:rPr>
        <w:t xml:space="preserve">, C. A., &amp; </w:t>
      </w:r>
      <w:proofErr w:type="spellStart"/>
      <w:r w:rsidRPr="00A80FA2">
        <w:rPr>
          <w:noProof/>
        </w:rPr>
        <w:t>DeFanti</w:t>
      </w:r>
      <w:proofErr w:type="spellEnd"/>
      <w:r w:rsidRPr="00A80FA2">
        <w:rPr>
          <w:noProof/>
        </w:rPr>
        <w:t>, T. A. (1996). Multi-perspective collaborative design in persistent networked virtual environments. Paper presented at the 253-260</w:t>
      </w:r>
    </w:p>
    <w:bookmarkEnd w:id="85"/>
    <w:bookmarkEnd w:id="86"/>
    <w:p w:rsidR="00712194" w:rsidRPr="00712194" w:rsidRDefault="00712194" w:rsidP="00712194">
      <w:pPr>
        <w:pStyle w:val="ListParagraph"/>
        <w:numPr>
          <w:ilvl w:val="0"/>
          <w:numId w:val="1"/>
        </w:numPr>
        <w:spacing w:after="120"/>
        <w:jc w:val="both"/>
        <w:rPr>
          <w:noProof/>
        </w:rPr>
      </w:pPr>
      <w:r w:rsidRPr="00712194">
        <w:rPr>
          <w:noProof/>
        </w:rPr>
        <w:t xml:space="preserve">Wagner, D., &amp; </w:t>
      </w:r>
      <w:proofErr w:type="spellStart"/>
      <w:r w:rsidRPr="00712194">
        <w:rPr>
          <w:noProof/>
        </w:rPr>
        <w:t>Schmalstieg</w:t>
      </w:r>
      <w:proofErr w:type="spellEnd"/>
      <w:r w:rsidRPr="00712194">
        <w:rPr>
          <w:noProof/>
        </w:rPr>
        <w:t>, D. (2003). First steps towards handheld augmented reality. Paper presented at the 127-137.</w:t>
      </w:r>
    </w:p>
    <w:p w:rsidR="00B94756" w:rsidRPr="00CD42D6" w:rsidRDefault="00207445" w:rsidP="00712194">
      <w:pPr>
        <w:pStyle w:val="ListParagraph"/>
        <w:numPr>
          <w:ilvl w:val="0"/>
          <w:numId w:val="1"/>
        </w:numPr>
        <w:spacing w:after="120"/>
        <w:jc w:val="both"/>
        <w:rPr>
          <w:noProof/>
        </w:rPr>
      </w:pPr>
      <w:bookmarkStart w:id="87" w:name="OLE_LINK11"/>
      <w:bookmarkStart w:id="88" w:name="OLE_LINK12"/>
      <w:bookmarkStart w:id="89" w:name="_GoBack"/>
      <w:r w:rsidRPr="00207445">
        <w:rPr>
          <w:noProof/>
        </w:rPr>
        <w:t>Wagner, D., &amp; Schmalstieg, D. (2007).</w:t>
      </w:r>
      <w:r w:rsidRPr="00207445">
        <w:rPr>
          <w:noProof/>
        </w:rPr>
        <w:t> </w:t>
      </w:r>
      <w:r w:rsidRPr="00207445">
        <w:rPr>
          <w:noProof/>
        </w:rPr>
        <w:t>Artoolkitplus for pose tracking on mobile devices</w:t>
      </w:r>
      <w:r w:rsidRPr="00207445">
        <w:rPr>
          <w:noProof/>
        </w:rPr>
        <w:t> </w:t>
      </w:r>
      <w:r w:rsidRPr="00207445">
        <w:rPr>
          <w:noProof/>
        </w:rPr>
        <w:t>(pp. 139-146). na.</w:t>
      </w:r>
    </w:p>
    <w:bookmarkEnd w:id="76"/>
    <w:bookmarkEnd w:id="87"/>
    <w:bookmarkEnd w:id="88"/>
    <w:bookmarkEnd w:id="89"/>
    <w:p w:rsidR="00FF647D" w:rsidRPr="00CD42D6" w:rsidRDefault="00FF647D" w:rsidP="00FF647D">
      <w:pPr>
        <w:pStyle w:val="ListParagraph"/>
        <w:numPr>
          <w:ilvl w:val="0"/>
          <w:numId w:val="1"/>
        </w:numPr>
        <w:spacing w:after="120"/>
        <w:jc w:val="both"/>
        <w:rPr>
          <w:noProof/>
        </w:rPr>
      </w:pPr>
      <w:r w:rsidRPr="00CD42D6">
        <w:rPr>
          <w:noProof/>
        </w:rPr>
        <w:t>Henrysson, A., Billinghurst, M, Ollila, M.. Face to Face Collaborative AR on Mobile Phones. Proceedings International Symposium on Augmented and Mixed Reality (ISMAR'05), pp. 80-89, 2005.</w:t>
      </w:r>
    </w:p>
    <w:p w:rsidR="00FF647D" w:rsidRPr="00CD42D6" w:rsidRDefault="00FF647D" w:rsidP="00FF647D">
      <w:pPr>
        <w:pStyle w:val="ListParagraph"/>
        <w:numPr>
          <w:ilvl w:val="0"/>
          <w:numId w:val="1"/>
        </w:numPr>
        <w:spacing w:after="120"/>
        <w:jc w:val="both"/>
        <w:rPr>
          <w:noProof/>
        </w:rPr>
      </w:pPr>
      <w:r w:rsidRPr="00CD42D6">
        <w:rPr>
          <w:noProof/>
        </w:rPr>
        <w:t>Möhring, M., Lessig, C., Bimber, C.. Video See-Through AR on Consumer Cell Phones. Proceedings of International Symposium on Augmented and Mixed Reality (ISMAR'04), pp. 252-253, 2004</w:t>
      </w:r>
    </w:p>
    <w:p w:rsidR="001F4C60" w:rsidRPr="00CD42D6" w:rsidRDefault="001F4C60" w:rsidP="001F4C60">
      <w:pPr>
        <w:pStyle w:val="ListParagraph"/>
        <w:numPr>
          <w:ilvl w:val="0"/>
          <w:numId w:val="1"/>
        </w:numPr>
        <w:spacing w:after="120"/>
        <w:jc w:val="both"/>
        <w:rPr>
          <w:noProof/>
        </w:rPr>
      </w:pPr>
      <w:r w:rsidRPr="00CD42D6">
        <w:rPr>
          <w:noProof/>
        </w:rPr>
        <w:t>Rohs, M., Gfeller, B., Using Camera-Equipped Mobile Phones for Interacting with Real-World Objects. Advances in Pervasive Computing, Austrian Computer Society (OCG), pp. 265-271, 2004</w:t>
      </w:r>
    </w:p>
    <w:p w:rsidR="00004E4A" w:rsidRPr="00CD42D6" w:rsidRDefault="00004E4A" w:rsidP="00004E4A">
      <w:pPr>
        <w:pStyle w:val="ListParagraph"/>
        <w:numPr>
          <w:ilvl w:val="0"/>
          <w:numId w:val="1"/>
        </w:numPr>
        <w:spacing w:after="120"/>
        <w:jc w:val="both"/>
        <w:rPr>
          <w:noProof/>
        </w:rPr>
      </w:pPr>
      <w:r w:rsidRPr="00CD42D6">
        <w:rPr>
          <w:noProof/>
        </w:rPr>
        <w:t>Wang, J. Zhai, S., Canny, J., Camera Phone Based Motion Sensing: Interaction Techniques, Applications and Performance Study, In ACM UIST 2006, pp. 101-110, 2006</w:t>
      </w:r>
      <w:bookmarkEnd w:id="59"/>
      <w:bookmarkEnd w:id="60"/>
      <w:bookmarkEnd w:id="61"/>
      <w:bookmarkEnd w:id="83"/>
      <w:bookmarkEnd w:id="84"/>
    </w:p>
    <w:sectPr w:rsidR="00004E4A"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443F" w:rsidRDefault="004E443F" w:rsidP="00DB3D3A">
      <w:pPr>
        <w:spacing w:after="0" w:line="240" w:lineRule="auto"/>
      </w:pPr>
      <w:r>
        <w:separator/>
      </w:r>
    </w:p>
  </w:endnote>
  <w:endnote w:type="continuationSeparator" w:id="0">
    <w:p w:rsidR="004E443F" w:rsidRDefault="004E443F"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443F" w:rsidRDefault="004E443F" w:rsidP="00DB3D3A">
      <w:pPr>
        <w:spacing w:after="0" w:line="240" w:lineRule="auto"/>
      </w:pPr>
      <w:r>
        <w:separator/>
      </w:r>
    </w:p>
  </w:footnote>
  <w:footnote w:type="continuationSeparator" w:id="0">
    <w:p w:rsidR="004E443F" w:rsidRDefault="004E443F"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10" name="Picture 10"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D2D16"/>
    <w:multiLevelType w:val="hybridMultilevel"/>
    <w:tmpl w:val="BD7A8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923EE"/>
    <w:multiLevelType w:val="multilevel"/>
    <w:tmpl w:val="23A84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529C6"/>
    <w:multiLevelType w:val="multilevel"/>
    <w:tmpl w:val="A3BE5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396579F"/>
    <w:multiLevelType w:val="hybridMultilevel"/>
    <w:tmpl w:val="E774FA6C"/>
    <w:lvl w:ilvl="0" w:tplc="A06A7736">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4924C9"/>
    <w:multiLevelType w:val="multilevel"/>
    <w:tmpl w:val="CC52D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375A37"/>
    <w:multiLevelType w:val="multilevel"/>
    <w:tmpl w:val="6D3CF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1"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EA62052"/>
    <w:multiLevelType w:val="hybridMultilevel"/>
    <w:tmpl w:val="359AB51C"/>
    <w:lvl w:ilvl="0" w:tplc="E4226AF8">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BD7A90"/>
    <w:multiLevelType w:val="hybridMultilevel"/>
    <w:tmpl w:val="8146F658"/>
    <w:lvl w:ilvl="0" w:tplc="BE86B8F0">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D17557"/>
    <w:multiLevelType w:val="multilevel"/>
    <w:tmpl w:val="9F5C3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B4096C"/>
    <w:multiLevelType w:val="multilevel"/>
    <w:tmpl w:val="2BEAF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388621E"/>
    <w:multiLevelType w:val="hybridMultilevel"/>
    <w:tmpl w:val="A2E0E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1E7B9A"/>
    <w:multiLevelType w:val="multilevel"/>
    <w:tmpl w:val="29E6C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E25950"/>
    <w:multiLevelType w:val="multilevel"/>
    <w:tmpl w:val="4DD2E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B0510A9"/>
    <w:multiLevelType w:val="multilevel"/>
    <w:tmpl w:val="894A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B71808"/>
    <w:multiLevelType w:val="multilevel"/>
    <w:tmpl w:val="5340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ED962BB"/>
    <w:multiLevelType w:val="multilevel"/>
    <w:tmpl w:val="C2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7" w15:restartNumberingAfterBreak="0">
    <w:nsid w:val="6392267C"/>
    <w:multiLevelType w:val="multilevel"/>
    <w:tmpl w:val="16F61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5A82652"/>
    <w:multiLevelType w:val="multilevel"/>
    <w:tmpl w:val="98941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1F4593"/>
    <w:multiLevelType w:val="hybridMultilevel"/>
    <w:tmpl w:val="AF90B0FA"/>
    <w:lvl w:ilvl="0" w:tplc="FB0454E0">
      <w:start w:val="1"/>
      <w:numFmt w:val="bullet"/>
      <w:lvlText w:val="•"/>
      <w:lvlJc w:val="left"/>
      <w:pPr>
        <w:tabs>
          <w:tab w:val="num" w:pos="720"/>
        </w:tabs>
        <w:ind w:left="720" w:hanging="360"/>
      </w:pPr>
      <w:rPr>
        <w:rFonts w:ascii="Arial" w:hAnsi="Arial" w:hint="default"/>
      </w:rPr>
    </w:lvl>
    <w:lvl w:ilvl="1" w:tplc="87928ACC">
      <w:start w:val="1"/>
      <w:numFmt w:val="bullet"/>
      <w:lvlText w:val="•"/>
      <w:lvlJc w:val="left"/>
      <w:pPr>
        <w:tabs>
          <w:tab w:val="num" w:pos="1440"/>
        </w:tabs>
        <w:ind w:left="1440" w:hanging="360"/>
      </w:pPr>
      <w:rPr>
        <w:rFonts w:ascii="Arial" w:hAnsi="Arial" w:hint="default"/>
      </w:rPr>
    </w:lvl>
    <w:lvl w:ilvl="2" w:tplc="55CE39C4">
      <w:numFmt w:val="bullet"/>
      <w:lvlText w:val="•"/>
      <w:lvlJc w:val="left"/>
      <w:pPr>
        <w:tabs>
          <w:tab w:val="num" w:pos="2160"/>
        </w:tabs>
        <w:ind w:left="2160" w:hanging="360"/>
      </w:pPr>
      <w:rPr>
        <w:rFonts w:ascii="Arial" w:hAnsi="Arial" w:hint="default"/>
      </w:rPr>
    </w:lvl>
    <w:lvl w:ilvl="3" w:tplc="919C8090" w:tentative="1">
      <w:start w:val="1"/>
      <w:numFmt w:val="bullet"/>
      <w:lvlText w:val="•"/>
      <w:lvlJc w:val="left"/>
      <w:pPr>
        <w:tabs>
          <w:tab w:val="num" w:pos="2880"/>
        </w:tabs>
        <w:ind w:left="2880" w:hanging="360"/>
      </w:pPr>
      <w:rPr>
        <w:rFonts w:ascii="Arial" w:hAnsi="Arial" w:hint="default"/>
      </w:rPr>
    </w:lvl>
    <w:lvl w:ilvl="4" w:tplc="9DBA899E" w:tentative="1">
      <w:start w:val="1"/>
      <w:numFmt w:val="bullet"/>
      <w:lvlText w:val="•"/>
      <w:lvlJc w:val="left"/>
      <w:pPr>
        <w:tabs>
          <w:tab w:val="num" w:pos="3600"/>
        </w:tabs>
        <w:ind w:left="3600" w:hanging="360"/>
      </w:pPr>
      <w:rPr>
        <w:rFonts w:ascii="Arial" w:hAnsi="Arial" w:hint="default"/>
      </w:rPr>
    </w:lvl>
    <w:lvl w:ilvl="5" w:tplc="F0D6D4B8" w:tentative="1">
      <w:start w:val="1"/>
      <w:numFmt w:val="bullet"/>
      <w:lvlText w:val="•"/>
      <w:lvlJc w:val="left"/>
      <w:pPr>
        <w:tabs>
          <w:tab w:val="num" w:pos="4320"/>
        </w:tabs>
        <w:ind w:left="4320" w:hanging="360"/>
      </w:pPr>
      <w:rPr>
        <w:rFonts w:ascii="Arial" w:hAnsi="Arial" w:hint="default"/>
      </w:rPr>
    </w:lvl>
    <w:lvl w:ilvl="6" w:tplc="1C30AC5A" w:tentative="1">
      <w:start w:val="1"/>
      <w:numFmt w:val="bullet"/>
      <w:lvlText w:val="•"/>
      <w:lvlJc w:val="left"/>
      <w:pPr>
        <w:tabs>
          <w:tab w:val="num" w:pos="5040"/>
        </w:tabs>
        <w:ind w:left="5040" w:hanging="360"/>
      </w:pPr>
      <w:rPr>
        <w:rFonts w:ascii="Arial" w:hAnsi="Arial" w:hint="default"/>
      </w:rPr>
    </w:lvl>
    <w:lvl w:ilvl="7" w:tplc="914EF426" w:tentative="1">
      <w:start w:val="1"/>
      <w:numFmt w:val="bullet"/>
      <w:lvlText w:val="•"/>
      <w:lvlJc w:val="left"/>
      <w:pPr>
        <w:tabs>
          <w:tab w:val="num" w:pos="5760"/>
        </w:tabs>
        <w:ind w:left="5760" w:hanging="360"/>
      </w:pPr>
      <w:rPr>
        <w:rFonts w:ascii="Arial" w:hAnsi="Arial" w:hint="default"/>
      </w:rPr>
    </w:lvl>
    <w:lvl w:ilvl="8" w:tplc="E13C3B7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6630280"/>
    <w:multiLevelType w:val="multilevel"/>
    <w:tmpl w:val="26BE9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71558"/>
    <w:multiLevelType w:val="hybridMultilevel"/>
    <w:tmpl w:val="E604A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7572E3"/>
    <w:multiLevelType w:val="multilevel"/>
    <w:tmpl w:val="8C08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E21C88"/>
    <w:multiLevelType w:val="multilevel"/>
    <w:tmpl w:val="85383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EAA0D18"/>
    <w:multiLevelType w:val="multilevel"/>
    <w:tmpl w:val="1218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3"/>
  </w:num>
  <w:num w:numId="3">
    <w:abstractNumId w:val="10"/>
  </w:num>
  <w:num w:numId="4">
    <w:abstractNumId w:val="11"/>
  </w:num>
  <w:num w:numId="5">
    <w:abstractNumId w:val="6"/>
  </w:num>
  <w:num w:numId="6">
    <w:abstractNumId w:val="2"/>
  </w:num>
  <w:num w:numId="7">
    <w:abstractNumId w:val="4"/>
  </w:num>
  <w:num w:numId="8">
    <w:abstractNumId w:val="16"/>
  </w:num>
  <w:num w:numId="9">
    <w:abstractNumId w:val="30"/>
  </w:num>
  <w:num w:numId="10">
    <w:abstractNumId w:val="29"/>
  </w:num>
  <w:num w:numId="11">
    <w:abstractNumId w:val="0"/>
  </w:num>
  <w:num w:numId="12">
    <w:abstractNumId w:val="28"/>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7"/>
  </w:num>
  <w:num w:numId="15">
    <w:abstractNumId w:val="22"/>
  </w:num>
  <w:num w:numId="16">
    <w:abstractNumId w:val="24"/>
  </w:num>
  <w:num w:numId="17">
    <w:abstractNumId w:val="20"/>
  </w:num>
  <w:num w:numId="18">
    <w:abstractNumId w:val="1"/>
  </w:num>
  <w:num w:numId="19">
    <w:abstractNumId w:val="21"/>
  </w:num>
  <w:num w:numId="20">
    <w:abstractNumId w:val="8"/>
  </w:num>
  <w:num w:numId="21">
    <w:abstractNumId w:val="9"/>
  </w:num>
  <w:num w:numId="22">
    <w:abstractNumId w:val="31"/>
  </w:num>
  <w:num w:numId="23">
    <w:abstractNumId w:val="12"/>
  </w:num>
  <w:num w:numId="24">
    <w:abstractNumId w:val="18"/>
  </w:num>
  <w:num w:numId="25">
    <w:abstractNumId w:val="19"/>
  </w:num>
  <w:num w:numId="26">
    <w:abstractNumId w:val="25"/>
  </w:num>
  <w:num w:numId="27">
    <w:abstractNumId w:val="14"/>
  </w:num>
  <w:num w:numId="28">
    <w:abstractNumId w:val="7"/>
  </w:num>
  <w:num w:numId="29">
    <w:abstractNumId w:val="13"/>
  </w:num>
  <w:num w:numId="30">
    <w:abstractNumId w:val="7"/>
  </w:num>
  <w:num w:numId="31">
    <w:abstractNumId w:val="7"/>
  </w:num>
  <w:num w:numId="32">
    <w:abstractNumId w:val="7"/>
  </w:num>
  <w:num w:numId="33">
    <w:abstractNumId w:val="7"/>
  </w:num>
  <w:num w:numId="34">
    <w:abstractNumId w:val="7"/>
  </w:num>
  <w:num w:numId="35">
    <w:abstractNumId w:val="7"/>
  </w:num>
  <w:num w:numId="36">
    <w:abstractNumId w:val="7"/>
  </w:num>
  <w:num w:numId="37">
    <w:abstractNumId w:val="7"/>
  </w:num>
  <w:num w:numId="38">
    <w:abstractNumId w:val="23"/>
  </w:num>
  <w:num w:numId="39">
    <w:abstractNumId w:val="32"/>
  </w:num>
  <w:num w:numId="40">
    <w:abstractNumId w:val="33"/>
  </w:num>
  <w:num w:numId="41">
    <w:abstractNumId w:val="15"/>
  </w:num>
  <w:num w:numId="42">
    <w:abstractNumId w:val="34"/>
  </w:num>
  <w:num w:numId="43">
    <w:abstractNumId w:val="17"/>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UYWtQBhhILb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0068"/>
    <w:rsid w:val="0007565D"/>
    <w:rsid w:val="000911C1"/>
    <w:rsid w:val="00093F35"/>
    <w:rsid w:val="000A587D"/>
    <w:rsid w:val="000C5923"/>
    <w:rsid w:val="000D594B"/>
    <w:rsid w:val="000E1C1F"/>
    <w:rsid w:val="000E35A2"/>
    <w:rsid w:val="000E6153"/>
    <w:rsid w:val="000F4C9A"/>
    <w:rsid w:val="00116717"/>
    <w:rsid w:val="00131C42"/>
    <w:rsid w:val="001436FD"/>
    <w:rsid w:val="001519AD"/>
    <w:rsid w:val="00155D5C"/>
    <w:rsid w:val="00166157"/>
    <w:rsid w:val="0016688E"/>
    <w:rsid w:val="00167F6E"/>
    <w:rsid w:val="001717D0"/>
    <w:rsid w:val="0017690A"/>
    <w:rsid w:val="0019645B"/>
    <w:rsid w:val="001A233D"/>
    <w:rsid w:val="001A736E"/>
    <w:rsid w:val="001B02E2"/>
    <w:rsid w:val="001B1E57"/>
    <w:rsid w:val="001B65A5"/>
    <w:rsid w:val="001C1595"/>
    <w:rsid w:val="001C4B39"/>
    <w:rsid w:val="001C7FB0"/>
    <w:rsid w:val="001D4C4D"/>
    <w:rsid w:val="001E1AF0"/>
    <w:rsid w:val="001F4C60"/>
    <w:rsid w:val="002002A7"/>
    <w:rsid w:val="0020219F"/>
    <w:rsid w:val="00207445"/>
    <w:rsid w:val="00240C44"/>
    <w:rsid w:val="002539D5"/>
    <w:rsid w:val="00254557"/>
    <w:rsid w:val="00260019"/>
    <w:rsid w:val="00261C6D"/>
    <w:rsid w:val="00265B5E"/>
    <w:rsid w:val="0027085F"/>
    <w:rsid w:val="00272747"/>
    <w:rsid w:val="00275FAF"/>
    <w:rsid w:val="00276CCE"/>
    <w:rsid w:val="00276F34"/>
    <w:rsid w:val="00277B50"/>
    <w:rsid w:val="0028167A"/>
    <w:rsid w:val="00284176"/>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64D6"/>
    <w:rsid w:val="003272DC"/>
    <w:rsid w:val="00333BDE"/>
    <w:rsid w:val="003403CE"/>
    <w:rsid w:val="00344AA0"/>
    <w:rsid w:val="00346C74"/>
    <w:rsid w:val="00360ABB"/>
    <w:rsid w:val="00377343"/>
    <w:rsid w:val="00377DA5"/>
    <w:rsid w:val="00392274"/>
    <w:rsid w:val="003933B8"/>
    <w:rsid w:val="00395372"/>
    <w:rsid w:val="003953DA"/>
    <w:rsid w:val="003C14DA"/>
    <w:rsid w:val="003C5F83"/>
    <w:rsid w:val="003D11FD"/>
    <w:rsid w:val="003D1E34"/>
    <w:rsid w:val="003D506B"/>
    <w:rsid w:val="003E2527"/>
    <w:rsid w:val="003E29AA"/>
    <w:rsid w:val="003E2C3F"/>
    <w:rsid w:val="003F7C42"/>
    <w:rsid w:val="00401141"/>
    <w:rsid w:val="00404324"/>
    <w:rsid w:val="004064D5"/>
    <w:rsid w:val="00412C20"/>
    <w:rsid w:val="0041633B"/>
    <w:rsid w:val="0042272F"/>
    <w:rsid w:val="00424DA4"/>
    <w:rsid w:val="00425EBB"/>
    <w:rsid w:val="00435AB6"/>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43F"/>
    <w:rsid w:val="004E4A2B"/>
    <w:rsid w:val="004E4D1C"/>
    <w:rsid w:val="00504BE3"/>
    <w:rsid w:val="00507738"/>
    <w:rsid w:val="00515FE9"/>
    <w:rsid w:val="005205BF"/>
    <w:rsid w:val="0052635F"/>
    <w:rsid w:val="00526B18"/>
    <w:rsid w:val="00527639"/>
    <w:rsid w:val="00531F04"/>
    <w:rsid w:val="00534922"/>
    <w:rsid w:val="00536472"/>
    <w:rsid w:val="00537138"/>
    <w:rsid w:val="00541867"/>
    <w:rsid w:val="00552B9F"/>
    <w:rsid w:val="0055609E"/>
    <w:rsid w:val="005577AE"/>
    <w:rsid w:val="0056274D"/>
    <w:rsid w:val="00567E5B"/>
    <w:rsid w:val="00577BF6"/>
    <w:rsid w:val="005841B2"/>
    <w:rsid w:val="0058427A"/>
    <w:rsid w:val="00597299"/>
    <w:rsid w:val="005A4CED"/>
    <w:rsid w:val="005C3BAB"/>
    <w:rsid w:val="005E03C9"/>
    <w:rsid w:val="005E3EBE"/>
    <w:rsid w:val="005E6C37"/>
    <w:rsid w:val="005F11C2"/>
    <w:rsid w:val="005F4841"/>
    <w:rsid w:val="0060092E"/>
    <w:rsid w:val="00600F14"/>
    <w:rsid w:val="00602088"/>
    <w:rsid w:val="0061216C"/>
    <w:rsid w:val="00614A6B"/>
    <w:rsid w:val="006163EF"/>
    <w:rsid w:val="006349F4"/>
    <w:rsid w:val="00642961"/>
    <w:rsid w:val="00650824"/>
    <w:rsid w:val="00652686"/>
    <w:rsid w:val="00656317"/>
    <w:rsid w:val="00682132"/>
    <w:rsid w:val="006830DE"/>
    <w:rsid w:val="00694DE8"/>
    <w:rsid w:val="00696EE3"/>
    <w:rsid w:val="006A7F71"/>
    <w:rsid w:val="006B60FB"/>
    <w:rsid w:val="006D0FD2"/>
    <w:rsid w:val="006D498C"/>
    <w:rsid w:val="006E6290"/>
    <w:rsid w:val="006F0390"/>
    <w:rsid w:val="006F3239"/>
    <w:rsid w:val="006F7010"/>
    <w:rsid w:val="006F74B2"/>
    <w:rsid w:val="00706EE2"/>
    <w:rsid w:val="00711724"/>
    <w:rsid w:val="0071219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161EE"/>
    <w:rsid w:val="0082073A"/>
    <w:rsid w:val="008448B6"/>
    <w:rsid w:val="00851DEF"/>
    <w:rsid w:val="00857724"/>
    <w:rsid w:val="00860D9B"/>
    <w:rsid w:val="00861AA1"/>
    <w:rsid w:val="008631C7"/>
    <w:rsid w:val="0086646D"/>
    <w:rsid w:val="008669BC"/>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F5AD9"/>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6DFA"/>
    <w:rsid w:val="009805DC"/>
    <w:rsid w:val="0098790B"/>
    <w:rsid w:val="009A2AEE"/>
    <w:rsid w:val="009A6048"/>
    <w:rsid w:val="009C049A"/>
    <w:rsid w:val="009D5608"/>
    <w:rsid w:val="009F4E5D"/>
    <w:rsid w:val="00A01C3B"/>
    <w:rsid w:val="00A078F3"/>
    <w:rsid w:val="00A14FA5"/>
    <w:rsid w:val="00A1721F"/>
    <w:rsid w:val="00A30BE5"/>
    <w:rsid w:val="00A35E76"/>
    <w:rsid w:val="00A4157E"/>
    <w:rsid w:val="00A5079D"/>
    <w:rsid w:val="00A541FE"/>
    <w:rsid w:val="00A615D0"/>
    <w:rsid w:val="00A80FA2"/>
    <w:rsid w:val="00AB490D"/>
    <w:rsid w:val="00AD329F"/>
    <w:rsid w:val="00AD50E6"/>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574A5"/>
    <w:rsid w:val="00B70F33"/>
    <w:rsid w:val="00B72880"/>
    <w:rsid w:val="00B7646E"/>
    <w:rsid w:val="00B76A45"/>
    <w:rsid w:val="00B84835"/>
    <w:rsid w:val="00B918F1"/>
    <w:rsid w:val="00B94756"/>
    <w:rsid w:val="00BA2301"/>
    <w:rsid w:val="00BC320F"/>
    <w:rsid w:val="00BD4935"/>
    <w:rsid w:val="00BF22DC"/>
    <w:rsid w:val="00C11EDE"/>
    <w:rsid w:val="00C13CE9"/>
    <w:rsid w:val="00C2263F"/>
    <w:rsid w:val="00C34BB1"/>
    <w:rsid w:val="00C35773"/>
    <w:rsid w:val="00C37D97"/>
    <w:rsid w:val="00C54B84"/>
    <w:rsid w:val="00C55D3C"/>
    <w:rsid w:val="00C60E3E"/>
    <w:rsid w:val="00C66132"/>
    <w:rsid w:val="00C66794"/>
    <w:rsid w:val="00C712A3"/>
    <w:rsid w:val="00C71AC3"/>
    <w:rsid w:val="00C80AE1"/>
    <w:rsid w:val="00C817CB"/>
    <w:rsid w:val="00C8399F"/>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5522A"/>
    <w:rsid w:val="00D61F80"/>
    <w:rsid w:val="00D62604"/>
    <w:rsid w:val="00D65053"/>
    <w:rsid w:val="00D65BBF"/>
    <w:rsid w:val="00D719CF"/>
    <w:rsid w:val="00D74E44"/>
    <w:rsid w:val="00D9457A"/>
    <w:rsid w:val="00DA1839"/>
    <w:rsid w:val="00DA1A5D"/>
    <w:rsid w:val="00DA4DF1"/>
    <w:rsid w:val="00DB068F"/>
    <w:rsid w:val="00DB3D3A"/>
    <w:rsid w:val="00DC25F6"/>
    <w:rsid w:val="00DC26DE"/>
    <w:rsid w:val="00DC34BB"/>
    <w:rsid w:val="00DC3C9B"/>
    <w:rsid w:val="00DC3EFE"/>
    <w:rsid w:val="00DD52F9"/>
    <w:rsid w:val="00DE177A"/>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A29B9"/>
    <w:rsid w:val="00EB07D9"/>
    <w:rsid w:val="00EB38B2"/>
    <w:rsid w:val="00EC425E"/>
    <w:rsid w:val="00EC4295"/>
    <w:rsid w:val="00ED4618"/>
    <w:rsid w:val="00ED733B"/>
    <w:rsid w:val="00EE0CDC"/>
    <w:rsid w:val="00EE1C03"/>
    <w:rsid w:val="00EE2A78"/>
    <w:rsid w:val="00EE44E6"/>
    <w:rsid w:val="00F03514"/>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EC4C6"/>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776DF8"/>
    <w:pPr>
      <w:numPr>
        <w:numId w:val="28"/>
      </w:numPr>
      <w:spacing w:after="120" w:line="240" w:lineRule="auto"/>
      <w:ind w:hanging="720"/>
      <w:outlineLvl w:val="2"/>
    </w:pPr>
    <w:rPr>
      <w:rFonts w:ascii="Arial" w:hAnsi="Arial" w:cs="Arial"/>
      <w:sz w:val="28"/>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76DF8"/>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369577192">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21583100">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171335773">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361279889">
      <w:bodyDiv w:val="1"/>
      <w:marLeft w:val="0"/>
      <w:marRight w:val="0"/>
      <w:marTop w:val="0"/>
      <w:marBottom w:val="0"/>
      <w:divBdr>
        <w:top w:val="none" w:sz="0" w:space="0" w:color="auto"/>
        <w:left w:val="none" w:sz="0" w:space="0" w:color="auto"/>
        <w:bottom w:val="none" w:sz="0" w:space="0" w:color="auto"/>
        <w:right w:val="none" w:sz="0" w:space="0" w:color="auto"/>
      </w:divBdr>
    </w:div>
    <w:div w:id="1378313977">
      <w:bodyDiv w:val="1"/>
      <w:marLeft w:val="0"/>
      <w:marRight w:val="0"/>
      <w:marTop w:val="0"/>
      <w:marBottom w:val="0"/>
      <w:divBdr>
        <w:top w:val="none" w:sz="0" w:space="0" w:color="auto"/>
        <w:left w:val="none" w:sz="0" w:space="0" w:color="auto"/>
        <w:bottom w:val="none" w:sz="0" w:space="0" w:color="auto"/>
        <w:right w:val="none" w:sz="0" w:space="0" w:color="auto"/>
      </w:divBdr>
    </w:div>
    <w:div w:id="1497917800">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1</TotalTime>
  <Pages>1</Pages>
  <Words>5023</Words>
  <Characters>2863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49</cp:revision>
  <dcterms:created xsi:type="dcterms:W3CDTF">2016-08-07T02:07:00Z</dcterms:created>
  <dcterms:modified xsi:type="dcterms:W3CDTF">2016-10-18T09:07:00Z</dcterms:modified>
</cp:coreProperties>
</file>